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7E26" w:rsidRPr="00CC4AAC" w:rsidRDefault="009C7E26" w:rsidP="009C7E26">
      <w:pPr>
        <w:widowControl w:val="0"/>
        <w:autoSpaceDE w:val="0"/>
        <w:autoSpaceDN w:val="0"/>
        <w:adjustRightInd w:val="0"/>
        <w:spacing w:before="240" w:line="480" w:lineRule="auto"/>
        <w:ind w:left="480" w:hanging="48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</w:rPr>
        <w:t>DAFTAR PUSTAKA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4AAC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CC4AAC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CC4AAC">
        <w:rPr>
          <w:rFonts w:asciiTheme="majorBidi" w:hAnsiTheme="majorBidi" w:cstheme="majorBidi"/>
          <w:sz w:val="24"/>
          <w:szCs w:val="24"/>
        </w:rPr>
        <w:fldChar w:fldCharType="separate"/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Alaslan, A. (2022). Analisis Strategi Pemasaran Produk dalam Meningkatkan Volume Penjualan pada Kelompok Usaha Kain Tenun Larsasam, Ebhisa dan Aawy Eras di Kota Saumlaki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23–28. https://stiemuttaqien.ac.id/ojs/index.php/OJS/article/download/606/440/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Alma, B. (2020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dan Pemasaran Jasa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Revisi). Bandung: Alfabeta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Amiruddin, &amp; Fatma, M. (2021). Pengaruh Promosi terhadap Peningkatan Volume Penjualan Kerajinan Kerawang Gayo pada Dekranasda Kabupaten Aceh Tengah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Gajah Putih Journal of Economics Review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65–70. https://doi.org/10.55542/gpjer.v3i2.185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Bambang, P., &amp; Ramadhani, Y. (2021). Pengaruh Kualitas Produk dan Komunikasi Marketing pada Brand Image serta Dampaknya terhadap Loyalitas Pelanggan pada Produk Sarung di Surabaya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uanga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72–96. https://doi.org/10.33059/jmk.v10i1.3031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Bilgies, A. F., &amp; Nasrullah, H. (2019). Pengaruh Faktor Model, Mutu dan Harga terhadap Keputusan Pembelian Produk Sarung Tenun pada Usaha Kecil dan Menengah (UKM) di Parengan Madura Lamongan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HUMANIS: Jurnal Ilmu-Ilmu Sosial Dan Humaniora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1–14. https://doi.org/10.52166/humanis.v11i1.1416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Cahya, F. N. (2018). Pengaruh Kualitas Produk Dan Seni Terhadap Minat Beli Konsumen Sarung Tenun Samarinda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Psikoborneo: Jurnal Ilmiah Psikologi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4), 596–601. https://doi.org/10.30872/psikoborneo.v6i4.4684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Daryono. (2011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 Bandung: Yrama Widya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Ekasari, R., &amp; Pramudita, R. A. (2020). Analisis Pengaruh Kualitas Pelayanan dan Kualitas Produk terhadap Keputusan Pembelian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Ecopreneur.12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. https://doi.org/10.51804/econ12.v3i1.678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Elan, U., Suyanto, H., &amp; Muchid, A. (2022). Analisis Faktor-Faktor Yang Menimbulkan Minat Beli Mukena Wadimor pada Rumah Grosir Daffa di Gresik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Kewirausahaan Kreatif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26–39. http://journal.stienugresik.ac.id/index.php/jek/article/view/69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9). Semarang: Badan Penerbit Universitas Diponegoro.</w:t>
      </w:r>
    </w:p>
    <w:p w:rsidR="009C7E26" w:rsidRPr="0018380F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  <w:sectPr w:rsidR="009C7E26" w:rsidRPr="0018380F" w:rsidSect="0067696C">
          <w:headerReference w:type="default" r:id="rId8"/>
          <w:footerReference w:type="default" r:id="rId9"/>
          <w:pgSz w:w="11907" w:h="16839" w:code="9"/>
          <w:pgMar w:top="2261" w:right="1699" w:bottom="1699" w:left="2261" w:header="720" w:footer="720" w:gutter="0"/>
          <w:pgNumType w:start="109"/>
          <w:cols w:space="720"/>
          <w:docGrid w:linePitch="360"/>
        </w:sect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Hair, J. F., Black, W. C., Babin, B. J., &amp; Anderson, R. E. (2010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ultivariate Data Analys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Seventh Ed)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yani. (2021). Pengaruh Harga dan Lokasi terhadap Keputusan Pembelian Busana Muslim Oki Setiana Dewi pada Butik Syar’i Haza Lahat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ka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72–87. http://journal.unbara.ac.id/index.php/fe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Italina, C., &amp; Fakhrurrazi. (2019). Pengaruh Strategi Pemasaran terhadap Peningkatan Volume Penjualan Pakaian pada Toko Grosir Kadafi Collection di Kota Sigli Kabupaten Pidie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Sains Riset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3), 61–67. https://doi.org/10.47647/jsr.v9i3.160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Khadafi, A. (2017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Kasta Sarung dari Premium Hingga Kluyur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 Tirto.Id. https://tirto.id/kasta-sarung-dari-premium-hingga-kluyur-ckPC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Kodrat, D. S. (2009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anajemen Distribusi: Old Distribution Channel and Postmo Distribution Channel Appoarch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9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13). Jakarta: Erlangga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Lestari, R., Efendi, A., &amp; Hartono. (2021). Pengaruh Utilitarian Shopping Value, Hedonic Shopping Value dan Distribution Channels terhadap Intent to Repurchase pada Konsumen Lady Fame Shop di Bandar Lampung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Kompetitif Bisnis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6), 352–364. https://jkb.fisip.unila.ac.id/index.php/jkb/article/download/188/59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Nadine. (2023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Sejarah Asal-Usul Sarung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Nagara, D. N., &amp; Hendrati. (2022). Pengaruh Bauran Pemasaran terhadap Keputusan Pembelian Produk Pakaian dengan Kualitas Pelayanan Sebagai Variabel Moderasi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57–64. https://doi.org/10.29313/jrmb.v2i1.1001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Ningsih, W. S. (2020). Pengaruh Strategi Diversifikasi Produk dan Harga terhadap Penjualan pada Industri Kerajinan Tenun dan Batik Zaenal di Kabupaten Tuban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nelitian Dan Pengabdian Masyarakat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456–462. http://prosiding.unirow.ac.id/index.php/SNasPPM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Rizaty, M. A. (2022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Industri Tekstil Kembali Melesat 13,74% pada Kuartal II/2022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 DataIndonesia.Id. https://dataindonesia.id/sektor-riil/detail/industri-tekstil-kembali-melesat-1374-pada-kuartal-ii2022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Rohmah, A., Setiyono, &amp; Dewi, R. L. (2019). Analisis Harga, Kualitas Produk dan Saluran Distribusi (Studi Kasus pada Konsumen Tenun Ikat “Xyz” Jepara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EBBANK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17–28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angadji, E. M., &amp; Sopiah. (2013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E82772">
        <w:rPr>
          <w:rFonts w:ascii="Times New Roman" w:hAnsi="Times New Roman" w:cs="Times New Roman"/>
          <w:noProof/>
          <w:sz w:val="24"/>
          <w:szCs w:val="24"/>
        </w:rPr>
        <w:t>. Yogyakarta: CV Andi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piani, S., Larashati, I., Juhana, D., &amp; Malik, E. (2022). Pengaruh Promosi dan Saluran Distribusi terhadap Keputusan Pembelian (Survei Produk Fashion pada salah satu Departement Store di Kota Cimahi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Iptek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, 15–28. https://doi.org/10.51903/e-bisnis.v15i2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tanton, W. J. (2018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Prinsip Pemasara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7). Jakarta: Erlangga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uliyanto. (2011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Ekonomi Terapan-Teori dan Aplikasi dengan SPSS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S. Suyantoro (ed.); 1st ed.). CV ANDI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: untuk Skripsi, Tesis dan Disertasi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1). Yogyakarta: CV Andi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wastha, B., &amp; Irawan. (2008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Moder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2). Yogyakarta: Liberty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Syahyuni, Basri, H., &amp; Putra, D. P. (2021). Pengaruh Produk dan Promosi Penjualan terhadap Volume Penjualan pada PT Delamibrands Kharisma Busana Cabang Palembang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Kompetitif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25. https://doi.org/10.52333/kompetitif.v10i2.830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Tjiptono, F. (2001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Total Quality Management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Revisi). Yogyakarta: CV Andi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Tjiptono, F. (2008)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 (Ed. 3). Yogyakarta: CV Andi Offset.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Trenggana, A. F. M., &amp; Cahyani, L. (2021). Kepuasan Konsumen sebagai Dampak Kualitas Produk, Harga dan Keputusan Pembelian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Inspirasi Bisnis Dan Manajemen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163–176. https://doi.org/10.33603/jibm.v5i2.3382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Wijayasari, N., &amp; Mahfudz. (2018). Pengaruh Brand Image, Kualitas, Persepsi Harga dan Variasi Produk terhadap Minat Beli Konsumen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2), 1–9. http://ejournal-s1.undip.ac.id/index.php/dbr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Wilujeng, B. S., Hartono, &amp; Irdiana, S. (2019). Pengaruh Bauran Pemasaran Terhadap Keputusan Pembelian Batik Tulis Studi Pada CV. Sekar Agung Desa Kebonagung Kabupaten Lumajang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Progress Conference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1). http://proceedings.stiewidyagamalumajang.ac.id/index.php/progress</w:t>
      </w:r>
    </w:p>
    <w:p w:rsidR="009C7E26" w:rsidRPr="00E82772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Wiyanti, S. (2022). The Effectiveness Quality Of Information Systems And City Walk Concepts Toward City Branding.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Jurnal Mantik</w:t>
      </w:r>
      <w:r w:rsidRPr="00E8277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277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82772">
        <w:rPr>
          <w:rFonts w:ascii="Times New Roman" w:hAnsi="Times New Roman" w:cs="Times New Roman"/>
          <w:noProof/>
          <w:sz w:val="24"/>
          <w:szCs w:val="24"/>
        </w:rPr>
        <w:t>(3), 3453–3461.</w:t>
      </w:r>
    </w:p>
    <w:p w:rsidR="009C7E26" w:rsidRPr="00CC4AAC" w:rsidRDefault="009C7E26" w:rsidP="009C7E2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  <w:sectPr w:rsidR="009C7E26" w:rsidRPr="00CC4AAC" w:rsidSect="0067696C">
          <w:headerReference w:type="default" r:id="rId10"/>
          <w:footerReference w:type="default" r:id="rId11"/>
          <w:pgSz w:w="11907" w:h="16839" w:code="9"/>
          <w:pgMar w:top="2261" w:right="1699" w:bottom="1699" w:left="2261" w:header="720" w:footer="720" w:gutter="0"/>
          <w:pgNumType w:start="110"/>
          <w:cols w:space="720"/>
          <w:docGrid w:linePitch="360"/>
        </w:sectPr>
      </w:pPr>
      <w:r w:rsidRPr="00CC4AAC">
        <w:rPr>
          <w:rFonts w:asciiTheme="majorBidi" w:hAnsiTheme="majorBidi" w:cstheme="majorBidi"/>
          <w:sz w:val="24"/>
          <w:szCs w:val="24"/>
        </w:rPr>
        <w:fldChar w:fldCharType="end"/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</w:t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1</w:t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KUESIONER PENELITIAN</w:t>
      </w:r>
    </w:p>
    <w:p w:rsidR="009C7E26" w:rsidRPr="00CC4AAC" w:rsidRDefault="009C7E26" w:rsidP="009C7E26">
      <w:pPr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</w:rPr>
        <w:t>KATA PENGANTAR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Perihal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 xml:space="preserve">   </w:t>
      </w:r>
      <w:r w:rsidRPr="00CC4AAC">
        <w:rPr>
          <w:rFonts w:asciiTheme="majorBidi" w:hAnsiTheme="majorBidi" w:cstheme="majorBidi"/>
          <w:sz w:val="24"/>
          <w:szCs w:val="24"/>
        </w:rPr>
        <w:t>: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CC4AAC">
        <w:rPr>
          <w:rFonts w:asciiTheme="majorBidi" w:hAnsiTheme="majorBidi" w:cstheme="majorBidi"/>
          <w:sz w:val="24"/>
          <w:szCs w:val="24"/>
        </w:rPr>
        <w:t xml:space="preserve">Permohonan Pengisian Kuesioner </w:t>
      </w:r>
    </w:p>
    <w:p w:rsidR="009C7E26" w:rsidRPr="00CC4AAC" w:rsidRDefault="009C7E26" w:rsidP="009C7E26">
      <w:pPr>
        <w:ind w:left="2340" w:hanging="234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>Judul Penelitian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 xml:space="preserve">: </w:t>
      </w:r>
      <w:r w:rsidRPr="00CC4AAC">
        <w:rPr>
          <w:rFonts w:asciiTheme="majorBidi" w:hAnsiTheme="majorBidi" w:cstheme="majorBidi"/>
          <w:sz w:val="24"/>
          <w:szCs w:val="24"/>
        </w:rPr>
        <w:t xml:space="preserve">Pengaruh 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>P</w:t>
      </w:r>
      <w:r>
        <w:rPr>
          <w:rFonts w:asciiTheme="majorBidi" w:hAnsiTheme="majorBidi" w:cstheme="majorBidi"/>
          <w:i/>
          <w:iCs/>
          <w:sz w:val="24"/>
          <w:szCs w:val="24"/>
          <w:lang w:val="en-US"/>
        </w:rPr>
        <w:t>roduct P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>rice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Product Quality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dan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Distribution Line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Terhadap 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Sales Volume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Pada PT Asaputex Jaya Teagl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Kepada Yth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Bapak/Ibu/Sdr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Responden </w:t>
      </w:r>
      <w:r w:rsidRPr="00CC4AAC">
        <w:rPr>
          <w:rFonts w:asciiTheme="majorBidi" w:hAnsiTheme="majorBidi" w:cstheme="majorBidi"/>
          <w:i/>
          <w:iCs/>
          <w:sz w:val="24"/>
          <w:szCs w:val="24"/>
          <w:lang w:val="en-US"/>
        </w:rPr>
        <w:t>Retailer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Sarung Pohon Korma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Di tempat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Dengan Hormat,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    </w:t>
      </w:r>
      <w:r w:rsidRPr="00CC4AAC">
        <w:rPr>
          <w:rFonts w:asciiTheme="majorBidi" w:hAnsiTheme="majorBidi" w:cstheme="majorBidi"/>
          <w:sz w:val="24"/>
          <w:szCs w:val="24"/>
        </w:rPr>
        <w:t xml:space="preserve">Dalam rangka menyelesaikan penelitian, kami Mahasiswa Fakultas Ekonomidan BisnisUniversitas Pancasakti Tegal, mohon partisipasi dari Bapak/Ibu/Sdr untuk mengisi kuesioner yang telah kami sediakan.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    </w:t>
      </w:r>
      <w:r w:rsidRPr="00CC4AAC">
        <w:rPr>
          <w:rFonts w:asciiTheme="majorBidi" w:hAnsiTheme="majorBidi" w:cstheme="majorBidi"/>
          <w:sz w:val="24"/>
          <w:szCs w:val="24"/>
        </w:rPr>
        <w:t xml:space="preserve">Adapun data yang kami minta adalah sesuai dengan kondisi yang dirasakan Bapak/Ibu/Sdr selama ini. Kami akan menjaga kerahasiaannya karena data ini hanya untuk kepentingan penelitian. </w:t>
      </w:r>
    </w:p>
    <w:p w:rsidR="009C7E26" w:rsidRPr="00CC4AAC" w:rsidRDefault="009C7E26" w:rsidP="009C7E26">
      <w:pPr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     </w:t>
      </w:r>
      <w:r w:rsidRPr="00CC4AAC">
        <w:rPr>
          <w:rFonts w:asciiTheme="majorBidi" w:hAnsiTheme="majorBidi" w:cstheme="majorBidi"/>
          <w:sz w:val="24"/>
          <w:szCs w:val="24"/>
        </w:rPr>
        <w:t xml:space="preserve">Atas perhatian dan bantuannya, kami mengucapkan banyak terima kasih. </w:t>
      </w:r>
    </w:p>
    <w:p w:rsidR="009C7E26" w:rsidRPr="00CC4AAC" w:rsidRDefault="009C7E26" w:rsidP="009C7E26">
      <w:pPr>
        <w:jc w:val="right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Tegal,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27 </w:t>
      </w:r>
      <w:r w:rsidRPr="00CC4AAC">
        <w:rPr>
          <w:rFonts w:asciiTheme="majorBidi" w:hAnsiTheme="majorBidi" w:cstheme="majorBidi"/>
          <w:sz w:val="24"/>
          <w:szCs w:val="24"/>
        </w:rPr>
        <w:t>Mei 202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>3</w:t>
      </w:r>
    </w:p>
    <w:p w:rsidR="009C7E26" w:rsidRPr="00CC4AAC" w:rsidRDefault="009C7E26" w:rsidP="009C7E26">
      <w:pPr>
        <w:jc w:val="right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Hormat Saya, </w:t>
      </w:r>
    </w:p>
    <w:p w:rsidR="009C7E26" w:rsidRPr="00CC4AAC" w:rsidRDefault="0067696C" w:rsidP="009C7E26">
      <w:pPr>
        <w:jc w:val="right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noProof/>
          <w:sz w:val="24"/>
          <w:szCs w:val="24"/>
          <w:lang w:val="en-US"/>
        </w:rPr>
        <w:drawing>
          <wp:inline distT="0" distB="0" distL="0" distR="0">
            <wp:extent cx="1120107" cy="709683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92324616997.jpg"/>
                    <pic:cNvPicPr/>
                  </pic:nvPicPr>
                  <pic:blipFill>
                    <a:blip r:embed="rId1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brightnessContrast bright="20000"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25991" cy="713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Pr="0067696C" w:rsidRDefault="009C7E26" w:rsidP="0067696C">
      <w:pPr>
        <w:jc w:val="right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Ikfi Laelatu</w:t>
      </w:r>
      <w:bookmarkStart w:id="0" w:name="_GoBack"/>
      <w:bookmarkEnd w:id="0"/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l Khofifah </w:t>
      </w:r>
    </w:p>
    <w:p w:rsidR="009C7E26" w:rsidRDefault="009C7E26" w:rsidP="0037795B">
      <w:pPr>
        <w:pStyle w:val="ListParagraph"/>
        <w:numPr>
          <w:ilvl w:val="0"/>
          <w:numId w:val="1"/>
        </w:numPr>
        <w:spacing w:line="480" w:lineRule="auto"/>
        <w:ind w:left="36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  <w:sectPr w:rsidR="009C7E26" w:rsidSect="0067696C">
          <w:headerReference w:type="default" r:id="rId14"/>
          <w:footerReference w:type="default" r:id="rId15"/>
          <w:type w:val="nextColumn"/>
          <w:pgSz w:w="11910" w:h="16840"/>
          <w:pgMar w:top="2261" w:right="1699" w:bottom="1699" w:left="2261" w:header="749" w:footer="372" w:gutter="0"/>
          <w:cols w:space="720"/>
        </w:sectPr>
      </w:pPr>
    </w:p>
    <w:p w:rsidR="009C7E26" w:rsidRPr="00CC4AAC" w:rsidRDefault="009C7E26" w:rsidP="0037795B">
      <w:pPr>
        <w:pStyle w:val="ListParagraph"/>
        <w:numPr>
          <w:ilvl w:val="0"/>
          <w:numId w:val="1"/>
        </w:numPr>
        <w:spacing w:line="480" w:lineRule="auto"/>
        <w:ind w:left="36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 xml:space="preserve">Identitas Responden 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Nama Toko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Nama Pemilik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Alamat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Usia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Pendidikan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9C7E26">
      <w:pPr>
        <w:pStyle w:val="ListParagraph"/>
        <w:spacing w:line="48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  <w:lang w:val="en-US"/>
        </w:rPr>
        <w:t>Pendapatan Toko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  <w:t>:</w:t>
      </w:r>
    </w:p>
    <w:p w:rsidR="009C7E26" w:rsidRPr="00CC4AAC" w:rsidRDefault="009C7E26" w:rsidP="0037795B">
      <w:pPr>
        <w:pStyle w:val="ListParagraph"/>
        <w:numPr>
          <w:ilvl w:val="0"/>
          <w:numId w:val="2"/>
        </w:numPr>
        <w:spacing w:line="360" w:lineRule="auto"/>
        <w:ind w:left="36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Petunjuk Penelitian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Bapak/Ibu/Sdr dimohon untuk memilih salah satu jawaban dengan memberi tanda (√) pada kolom yang tersedia.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Keterangan :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>STS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</w:rPr>
        <w:t>= Sangat Tidak Setuju (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Skor </w:t>
      </w:r>
      <w:r w:rsidRPr="00CC4AAC">
        <w:rPr>
          <w:rFonts w:asciiTheme="majorBidi" w:hAnsiTheme="majorBidi" w:cstheme="majorBidi"/>
          <w:sz w:val="24"/>
          <w:szCs w:val="24"/>
        </w:rPr>
        <w:t xml:space="preserve">1)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>TS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</w:rPr>
        <w:t>= Tidak Setuju (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Skor </w:t>
      </w:r>
      <w:r w:rsidRPr="00CC4AAC">
        <w:rPr>
          <w:rFonts w:asciiTheme="majorBidi" w:hAnsiTheme="majorBidi" w:cstheme="majorBidi"/>
          <w:sz w:val="24"/>
          <w:szCs w:val="24"/>
        </w:rPr>
        <w:t xml:space="preserve">2)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>KS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</w:rPr>
        <w:t>= Kurang Setuju (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Skor </w:t>
      </w:r>
      <w:r w:rsidRPr="00CC4AAC">
        <w:rPr>
          <w:rFonts w:asciiTheme="majorBidi" w:hAnsiTheme="majorBidi" w:cstheme="majorBidi"/>
          <w:sz w:val="24"/>
          <w:szCs w:val="24"/>
        </w:rPr>
        <w:t xml:space="preserve">3)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>S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</w:rPr>
        <w:t>= Setuju (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 xml:space="preserve">Skor </w:t>
      </w:r>
      <w:r w:rsidRPr="00CC4AAC">
        <w:rPr>
          <w:rFonts w:asciiTheme="majorBidi" w:hAnsiTheme="majorBidi" w:cstheme="majorBidi"/>
          <w:sz w:val="24"/>
          <w:szCs w:val="24"/>
        </w:rPr>
        <w:t xml:space="preserve">4) </w:t>
      </w:r>
    </w:p>
    <w:p w:rsidR="009C7E26" w:rsidRPr="00CC4AAC" w:rsidRDefault="009C7E26" w:rsidP="009C7E26">
      <w:pPr>
        <w:spacing w:line="360" w:lineRule="auto"/>
        <w:ind w:left="36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sz w:val="24"/>
          <w:szCs w:val="24"/>
        </w:rPr>
        <w:t xml:space="preserve">SS </w:t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  <w:lang w:val="en-US"/>
        </w:rPr>
        <w:tab/>
      </w:r>
      <w:r w:rsidRPr="00CC4AAC">
        <w:rPr>
          <w:rFonts w:asciiTheme="majorBidi" w:hAnsiTheme="majorBidi" w:cstheme="majorBidi"/>
          <w:sz w:val="24"/>
          <w:szCs w:val="24"/>
        </w:rPr>
        <w:t xml:space="preserve">= Sangat Setuju (Skor 5) </w:t>
      </w:r>
    </w:p>
    <w:p w:rsidR="009C7E26" w:rsidRPr="00CC4AAC" w:rsidRDefault="009C7E26" w:rsidP="009C7E26">
      <w:pPr>
        <w:spacing w:line="360" w:lineRule="auto"/>
        <w:ind w:left="90" w:hanging="9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</w:rPr>
        <w:t>SALES VOLUM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4"/>
        <w:gridCol w:w="4108"/>
        <w:gridCol w:w="761"/>
        <w:gridCol w:w="649"/>
        <w:gridCol w:w="705"/>
        <w:gridCol w:w="616"/>
        <w:gridCol w:w="650"/>
      </w:tblGrid>
      <w:tr w:rsidR="009C7E26" w:rsidRPr="00CC4AAC" w:rsidTr="0067696C">
        <w:tc>
          <w:tcPr>
            <w:tcW w:w="674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4108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3381" w:type="dxa"/>
            <w:gridSpan w:val="5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Jawaban</w:t>
            </w:r>
          </w:p>
        </w:tc>
      </w:tr>
      <w:tr w:rsidR="009C7E26" w:rsidRPr="00CC4AAC" w:rsidTr="0067696C">
        <w:tc>
          <w:tcPr>
            <w:tcW w:w="674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108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</w:tr>
      <w:tr w:rsidR="009C7E26" w:rsidRPr="00CC4AAC" w:rsidTr="0067696C">
        <w:tc>
          <w:tcPr>
            <w:tcW w:w="8163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BAURAN PEMASARAN</w:t>
            </w: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rung Pohon Korma PT Asaputex Jaya Tegal kualitasnya baik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rga Sarung Pohon Korma PT Asaputex Jaya Tegal terjangkau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3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rung Pohon Korma PT Asaputex Jaya Tegal sering memberikan diskon, potongan harga dan promo lainnya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Toko atau retail yang menjual Sarung Pohon Korma PT Asaputex Jaya Tegal mudah untuk ditemui 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8163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OFITABILITAS</w:t>
            </w: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Jika sebagai penjual Sarung Pohon Korma PT Asaputex Jaya Tegal, usaha ini termasuk dalam usaha yang menjanjikan (memberikan keuntungan)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6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Jika sebagai penjual Sarung Pohon Korma PT Asaputex Jaya Tegal, usaha ini mampu berkembang dengan baik 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67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7.</w:t>
            </w:r>
          </w:p>
        </w:tc>
        <w:tc>
          <w:tcPr>
            <w:tcW w:w="4108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Jika sebagai penjual Sarung Pohon Korma PT Asaputex Jaya Tegal, usaha ini mampu berekspansi secara luas  </w:t>
            </w:r>
          </w:p>
        </w:tc>
        <w:tc>
          <w:tcPr>
            <w:tcW w:w="76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49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16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50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9C7E26" w:rsidRPr="00CC4AAC" w:rsidRDefault="009C7E26" w:rsidP="009C7E26">
      <w:pPr>
        <w:pStyle w:val="ListParagraph"/>
        <w:spacing w:line="360" w:lineRule="auto"/>
        <w:ind w:left="360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pStyle w:val="ListParagraph"/>
        <w:spacing w:line="360" w:lineRule="auto"/>
        <w:ind w:left="360" w:hanging="360"/>
        <w:rPr>
          <w:rFonts w:asciiTheme="majorBidi" w:hAnsiTheme="majorBidi" w:cstheme="majorBidi"/>
          <w:b/>
          <w:bCs/>
          <w:sz w:val="24"/>
          <w:szCs w:val="24"/>
        </w:rPr>
      </w:pP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</w:rPr>
        <w:t>PR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ODUCT PR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</w:rPr>
        <w:t>I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7"/>
        <w:gridCol w:w="4109"/>
        <w:gridCol w:w="760"/>
        <w:gridCol w:w="648"/>
        <w:gridCol w:w="705"/>
        <w:gridCol w:w="615"/>
        <w:gridCol w:w="649"/>
      </w:tblGrid>
      <w:tr w:rsidR="009C7E26" w:rsidRPr="00CC4AAC" w:rsidTr="0067696C">
        <w:tc>
          <w:tcPr>
            <w:tcW w:w="738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5113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3725" w:type="dxa"/>
            <w:gridSpan w:val="5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Jawaban</w:t>
            </w:r>
          </w:p>
        </w:tc>
      </w:tr>
      <w:tr w:rsidR="009C7E26" w:rsidRPr="00CC4AAC" w:rsidTr="0067696C">
        <w:tc>
          <w:tcPr>
            <w:tcW w:w="738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113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AYA BELI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rga Sarung Pohon Korma PT Asaputex Jaya Tegal lebih terjangkau dibandingkan dengan merek lai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rga Sarung Pohon Korma PT Asaputex Jaya Tegal mampu bersaing dengan sarung merek lai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arga Sarung Pohon Korma PT Asaputex Jaya Tegal memiliki kisaran </w:t>
            </w: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>harga yang sama dengan toko lai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>4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arga Sarung Pohon Korma PT Asaputex Jaya Tegal terjangkau dikalangan masyarakat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ERSEPSI KUALITAS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arga Sarung Pohon Korma PT Asaputex Jaya Tegal sesuai dengan kualitas yang ditawarka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Kualitas Sarung Pohon Korma PT Asaputex Jaya Tegal sesuai dengan yang konsumen harapka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arga Sarung Pohon Korma PT Asaputex Jaya Tegal sebanding dengan manfaatnya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Jenis-jenis Sarung Pohon Kurma PT Asaputex Jaya Tegal yang tersedia sesuai dengan kebutuhan konsume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OMOSI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9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rga Sarung Pohon Korma PT Asaputex Jaya Tegal  sesuai dengan tingkat daya beli konsume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rung Pohon Korma PT Asaputex Jaya Tegal sering memberikan potongan harga, diskon dan promo lainnya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9C7E26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Pr="0018380F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Pr="00CC4AAC" w:rsidRDefault="009C7E26" w:rsidP="009C7E26">
      <w:pPr>
        <w:pStyle w:val="ListParagraph"/>
        <w:spacing w:line="360" w:lineRule="auto"/>
        <w:ind w:left="360" w:hanging="360"/>
        <w:rPr>
          <w:rFonts w:asciiTheme="majorBidi" w:hAnsiTheme="majorBidi" w:cstheme="majorBidi"/>
          <w:b/>
          <w:bCs/>
          <w:sz w:val="24"/>
          <w:szCs w:val="24"/>
        </w:rPr>
      </w:pP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</w:rPr>
        <w:lastRenderedPageBreak/>
        <w:t>PRODUCT QUALIT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7"/>
        <w:gridCol w:w="4109"/>
        <w:gridCol w:w="760"/>
        <w:gridCol w:w="648"/>
        <w:gridCol w:w="705"/>
        <w:gridCol w:w="615"/>
        <w:gridCol w:w="649"/>
      </w:tblGrid>
      <w:tr w:rsidR="009C7E26" w:rsidRPr="00CC4AAC" w:rsidTr="0067696C">
        <w:tc>
          <w:tcPr>
            <w:tcW w:w="738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5113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3725" w:type="dxa"/>
            <w:gridSpan w:val="5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Jawaban</w:t>
            </w:r>
          </w:p>
        </w:tc>
      </w:tr>
      <w:tr w:rsidR="009C7E26" w:rsidRPr="00CC4AAC" w:rsidTr="0067696C">
        <w:tc>
          <w:tcPr>
            <w:tcW w:w="738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113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AMPILAN FISIK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Tegal memiliki motif, bahan dan warna yang beragam jenisnya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Tegal memiliki kemasan yang menarik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TANDARISASI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Tegal dapat digunakan dalam jangka panjang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Kualitas Sarung Pohon Korma PT Asaputex Jaya Tegal dapat digunakan sesuai dengan fungsinya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Kualitas Sarung Pohon Korma PT Asaputex Jaya Tegal sesuai dengan yang ditawarka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rung Pohon Korma PT Asaputex Jaya Tegal mampu digunakan disegala situasi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Tegal dapat dikembalikan atau ditukar jika ada cacat secara fisik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IRI KHAS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8. 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Tegal memiliki ciri khas atau keunikan dibandingkan dengan sarung merek lai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9. 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rung Pohon Korma PT Asaputex Jaya </w:t>
            </w: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 xml:space="preserve">Tegal memiliki desain yang baik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lastRenderedPageBreak/>
              <w:t>KONDISI KONSUMEN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10. 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Kualitas Sarung Pohon Korma PT Asaputex Jaya Tegal sesuai dengan kebutuhan konsume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11. 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Kualitas Sarung Pohon Korma PT Asaputex Jaya Tegal sesuai dengan keinginan konsume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12. 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rga Sarung Pohon Korma PT Asaputex Jaya Tegal sesuai dengan kondisi keuangan konsume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9C7E26" w:rsidRPr="00CC4AAC" w:rsidRDefault="009C7E26" w:rsidP="009C7E26">
      <w:pPr>
        <w:spacing w:line="360" w:lineRule="auto"/>
        <w:rPr>
          <w:rFonts w:asciiTheme="majorBidi" w:hAnsiTheme="majorBidi" w:cstheme="majorBidi"/>
          <w:lang w:val="en-US"/>
        </w:rPr>
      </w:pPr>
    </w:p>
    <w:p w:rsidR="009C7E26" w:rsidRPr="00CC4AAC" w:rsidRDefault="009C7E26" w:rsidP="009C7E26">
      <w:pPr>
        <w:spacing w:line="36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DISTRIBUTION LIN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7"/>
        <w:gridCol w:w="4109"/>
        <w:gridCol w:w="760"/>
        <w:gridCol w:w="648"/>
        <w:gridCol w:w="705"/>
        <w:gridCol w:w="615"/>
        <w:gridCol w:w="649"/>
      </w:tblGrid>
      <w:tr w:rsidR="009C7E26" w:rsidRPr="00CC4AAC" w:rsidTr="0067696C">
        <w:tc>
          <w:tcPr>
            <w:tcW w:w="738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5113" w:type="dxa"/>
            <w:vMerge w:val="restart"/>
            <w:vAlign w:val="center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3725" w:type="dxa"/>
            <w:gridSpan w:val="5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Jawaban</w:t>
            </w:r>
          </w:p>
        </w:tc>
      </w:tr>
      <w:tr w:rsidR="009C7E26" w:rsidRPr="00CC4AAC" w:rsidTr="0067696C">
        <w:tc>
          <w:tcPr>
            <w:tcW w:w="738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5113" w:type="dxa"/>
            <w:vMerge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ARGET PENJUALAN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Distributor dan retail Sarung Pohon Korma PT Asaputex Jaya Tegal memberikan pelayanan yang baik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Distributor dan retail Sarung Pohon Korma PT Asaputex Jaya Tegal mampu mentargetkan penjuala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istributor dan retail Sarung Pohon Korma PT Asaputex Jaya Tegal mampu menyediakan produk yang diinginkan dan dibutuhkan konsume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Distributor dan retail Sarung Pohon Korma PT Asaputex Jaya Tegal mampu memenuhi target penjualan yang </w:t>
            </w: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 xml:space="preserve">ditentukan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9576" w:type="dxa"/>
            <w:gridSpan w:val="7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lastRenderedPageBreak/>
              <w:t>PELAYANAN</w:t>
            </w: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istributor dan retail Sarung Pohon Korma PT Asaputex Jaya Tegal dalam melayani konsumen tidak memaksa (bersifat fleksibel)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Distributor dan retail Sarung Pohon Korma PT Asaputex Jaya Tegal memberikan potongan harga,  diskon dan promosi lainnya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istributor dan retail Sarung Pohon Korma PT Asaputex Jaya Tegal memberikan garansi atau retur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istributor dan retail Sarung Pohon Korma PT Asaputex Jaya Tegal juga menjual sarung merek lai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9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istributor dan retail Sarung Pohon Korma PT Asaputex Jaya Tegal mudah dijangkau oleh konsumen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9C7E26" w:rsidRPr="00CC4AAC" w:rsidTr="0067696C">
        <w:tc>
          <w:tcPr>
            <w:tcW w:w="738" w:type="dxa"/>
          </w:tcPr>
          <w:p w:rsidR="009C7E26" w:rsidRPr="00CC4AAC" w:rsidRDefault="009C7E26" w:rsidP="0067696C">
            <w:pPr>
              <w:spacing w:line="36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.</w:t>
            </w:r>
          </w:p>
        </w:tc>
        <w:tc>
          <w:tcPr>
            <w:tcW w:w="5113" w:type="dxa"/>
          </w:tcPr>
          <w:p w:rsidR="009C7E26" w:rsidRPr="00CC4AAC" w:rsidRDefault="009C7E26" w:rsidP="0067696C">
            <w:pPr>
              <w:spacing w:line="36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Distributor dan retail Sarung Pohon Korma PT Asaputex Jaya Tegal menyediakan pembayaran via cash, debit dan kredit </w:t>
            </w:r>
          </w:p>
        </w:tc>
        <w:tc>
          <w:tcPr>
            <w:tcW w:w="811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7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75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8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14" w:type="dxa"/>
          </w:tcPr>
          <w:p w:rsidR="009C7E26" w:rsidRPr="00CC4AAC" w:rsidRDefault="009C7E26" w:rsidP="0067696C">
            <w:pPr>
              <w:spacing w:line="36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tabs>
          <w:tab w:val="left" w:pos="7183"/>
        </w:tabs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2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KUESIONER UJI INSTRUMEN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SALES VOLUME</w:t>
      </w:r>
    </w:p>
    <w:tbl>
      <w:tblPr>
        <w:tblStyle w:val="TableGrid"/>
        <w:tblW w:w="7367" w:type="dxa"/>
        <w:jc w:val="center"/>
        <w:tblInd w:w="8440" w:type="dxa"/>
        <w:tblLook w:val="04A0" w:firstRow="1" w:lastRow="0" w:firstColumn="1" w:lastColumn="0" w:noHBand="0" w:noVBand="1"/>
      </w:tblPr>
      <w:tblGrid>
        <w:gridCol w:w="659"/>
        <w:gridCol w:w="810"/>
        <w:gridCol w:w="810"/>
        <w:gridCol w:w="810"/>
        <w:gridCol w:w="810"/>
        <w:gridCol w:w="810"/>
        <w:gridCol w:w="810"/>
        <w:gridCol w:w="791"/>
        <w:gridCol w:w="1057"/>
      </w:tblGrid>
      <w:tr w:rsidR="009C7E26" w:rsidRPr="00CC4AAC" w:rsidTr="0067696C">
        <w:trPr>
          <w:gridBefore w:val="1"/>
          <w:wBefore w:w="659" w:type="dxa"/>
          <w:trHeight w:val="315"/>
          <w:jc w:val="center"/>
        </w:trPr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659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91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3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KUESIONER UJI INSTRUMEN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PR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ODUCT PR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ICE</w:t>
      </w:r>
    </w:p>
    <w:tbl>
      <w:tblPr>
        <w:tblStyle w:val="TableGrid"/>
        <w:tblW w:w="9445" w:type="dxa"/>
        <w:tblInd w:w="91" w:type="dxa"/>
        <w:tblLook w:val="04A0" w:firstRow="1" w:lastRow="0" w:firstColumn="1" w:lastColumn="0" w:noHBand="0" w:noVBand="1"/>
      </w:tblPr>
      <w:tblGrid>
        <w:gridCol w:w="820"/>
        <w:gridCol w:w="734"/>
        <w:gridCol w:w="734"/>
        <w:gridCol w:w="734"/>
        <w:gridCol w:w="734"/>
        <w:gridCol w:w="838"/>
        <w:gridCol w:w="734"/>
        <w:gridCol w:w="720"/>
        <w:gridCol w:w="810"/>
        <w:gridCol w:w="720"/>
        <w:gridCol w:w="810"/>
        <w:gridCol w:w="1057"/>
      </w:tblGrid>
      <w:tr w:rsidR="009C7E26" w:rsidRPr="00CC4AAC" w:rsidTr="0067696C">
        <w:trPr>
          <w:gridBefore w:val="1"/>
          <w:wBefore w:w="820" w:type="dxa"/>
          <w:trHeight w:val="315"/>
        </w:trPr>
        <w:tc>
          <w:tcPr>
            <w:tcW w:w="734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</w:t>
            </w:r>
          </w:p>
        </w:tc>
        <w:tc>
          <w:tcPr>
            <w:tcW w:w="734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2</w:t>
            </w:r>
          </w:p>
        </w:tc>
        <w:tc>
          <w:tcPr>
            <w:tcW w:w="734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3</w:t>
            </w:r>
          </w:p>
        </w:tc>
        <w:tc>
          <w:tcPr>
            <w:tcW w:w="734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4</w:t>
            </w:r>
          </w:p>
        </w:tc>
        <w:tc>
          <w:tcPr>
            <w:tcW w:w="838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5</w:t>
            </w:r>
          </w:p>
        </w:tc>
        <w:tc>
          <w:tcPr>
            <w:tcW w:w="734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6</w:t>
            </w:r>
          </w:p>
        </w:tc>
        <w:tc>
          <w:tcPr>
            <w:tcW w:w="7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7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8</w:t>
            </w:r>
          </w:p>
        </w:tc>
        <w:tc>
          <w:tcPr>
            <w:tcW w:w="7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9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0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38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34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72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1057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4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KUESIONER UJI INSTRUMEN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 xml:space="preserve">PRODUCT QUALITY </w:t>
      </w:r>
    </w:p>
    <w:tbl>
      <w:tblPr>
        <w:tblStyle w:val="TableGrid"/>
        <w:tblW w:w="10170" w:type="dxa"/>
        <w:tblInd w:w="-612" w:type="dxa"/>
        <w:tblLook w:val="04A0" w:firstRow="1" w:lastRow="0" w:firstColumn="1" w:lastColumn="0" w:noHBand="0" w:noVBand="1"/>
      </w:tblPr>
      <w:tblGrid>
        <w:gridCol w:w="630"/>
        <w:gridCol w:w="690"/>
        <w:gridCol w:w="75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40"/>
        <w:gridCol w:w="810"/>
      </w:tblGrid>
      <w:tr w:rsidR="009C7E26" w:rsidRPr="00CC4AAC" w:rsidTr="0067696C">
        <w:trPr>
          <w:gridBefore w:val="1"/>
          <w:wBefore w:w="630" w:type="dxa"/>
          <w:trHeight w:val="315"/>
        </w:trPr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1</w:t>
            </w:r>
          </w:p>
        </w:tc>
        <w:tc>
          <w:tcPr>
            <w:tcW w:w="75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2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3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4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5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6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7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8</w:t>
            </w:r>
          </w:p>
        </w:tc>
        <w:tc>
          <w:tcPr>
            <w:tcW w:w="69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9</w:t>
            </w:r>
          </w:p>
        </w:tc>
        <w:tc>
          <w:tcPr>
            <w:tcW w:w="81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10</w:t>
            </w:r>
          </w:p>
        </w:tc>
        <w:tc>
          <w:tcPr>
            <w:tcW w:w="81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11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2.12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2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6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</w:trPr>
        <w:tc>
          <w:tcPr>
            <w:tcW w:w="63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5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4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810" w:type="dxa"/>
          </w:tcPr>
          <w:p w:rsidR="009C7E26" w:rsidRPr="00CC4AAC" w:rsidRDefault="009C7E26" w:rsidP="0067696C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5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KUESIONER UJI INSTRUMEN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DISTRIBUTION LINE</w:t>
      </w:r>
    </w:p>
    <w:tbl>
      <w:tblPr>
        <w:tblStyle w:val="TableGrid"/>
        <w:tblW w:w="9445" w:type="dxa"/>
        <w:tblInd w:w="91" w:type="dxa"/>
        <w:tblLook w:val="04A0" w:firstRow="1" w:lastRow="0" w:firstColumn="1" w:lastColumn="0" w:noHBand="0" w:noVBand="1"/>
      </w:tblPr>
      <w:tblGrid>
        <w:gridCol w:w="820"/>
        <w:gridCol w:w="734"/>
        <w:gridCol w:w="734"/>
        <w:gridCol w:w="734"/>
        <w:gridCol w:w="734"/>
        <w:gridCol w:w="838"/>
        <w:gridCol w:w="734"/>
        <w:gridCol w:w="720"/>
        <w:gridCol w:w="810"/>
        <w:gridCol w:w="720"/>
        <w:gridCol w:w="810"/>
        <w:gridCol w:w="1057"/>
      </w:tblGrid>
      <w:tr w:rsidR="009C7E26" w:rsidRPr="00CC4AAC" w:rsidTr="0067696C">
        <w:trPr>
          <w:gridBefore w:val="1"/>
          <w:wBefore w:w="820" w:type="dxa"/>
          <w:trHeight w:val="315"/>
        </w:trPr>
        <w:tc>
          <w:tcPr>
            <w:tcW w:w="734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</w:t>
            </w:r>
          </w:p>
        </w:tc>
        <w:tc>
          <w:tcPr>
            <w:tcW w:w="734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2</w:t>
            </w:r>
          </w:p>
        </w:tc>
        <w:tc>
          <w:tcPr>
            <w:tcW w:w="734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3</w:t>
            </w:r>
          </w:p>
        </w:tc>
        <w:tc>
          <w:tcPr>
            <w:tcW w:w="734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4</w:t>
            </w:r>
          </w:p>
        </w:tc>
        <w:tc>
          <w:tcPr>
            <w:tcW w:w="838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5</w:t>
            </w:r>
          </w:p>
        </w:tc>
        <w:tc>
          <w:tcPr>
            <w:tcW w:w="734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6</w:t>
            </w:r>
          </w:p>
        </w:tc>
        <w:tc>
          <w:tcPr>
            <w:tcW w:w="72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7</w:t>
            </w:r>
          </w:p>
        </w:tc>
        <w:tc>
          <w:tcPr>
            <w:tcW w:w="81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8</w:t>
            </w:r>
          </w:p>
        </w:tc>
        <w:tc>
          <w:tcPr>
            <w:tcW w:w="72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9</w:t>
            </w:r>
          </w:p>
        </w:tc>
        <w:tc>
          <w:tcPr>
            <w:tcW w:w="810" w:type="dxa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0</w:t>
            </w:r>
          </w:p>
        </w:tc>
        <w:tc>
          <w:tcPr>
            <w:tcW w:w="1057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4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4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3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1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8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4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5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9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7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0</w:t>
            </w:r>
          </w:p>
        </w:tc>
      </w:tr>
      <w:tr w:rsidR="009C7E26" w:rsidRPr="00CC4AAC" w:rsidTr="0067696C">
        <w:trPr>
          <w:trHeight w:val="315"/>
        </w:trPr>
        <w:tc>
          <w:tcPr>
            <w:tcW w:w="820" w:type="dxa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38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34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1057" w:type="dxa"/>
            <w:vAlign w:val="bottom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6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KUESIONER DATA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SALES VOLUME</w:t>
      </w:r>
    </w:p>
    <w:tbl>
      <w:tblPr>
        <w:tblStyle w:val="TableGrid"/>
        <w:tblpPr w:leftFromText="180" w:rightFromText="180" w:vertAnchor="text" w:tblpXSpec="center" w:tblpY="1"/>
        <w:tblOverlap w:val="never"/>
        <w:tblW w:w="5000" w:type="pct"/>
        <w:tblLook w:val="04A0" w:firstRow="1" w:lastRow="0" w:firstColumn="1" w:lastColumn="0" w:noHBand="0" w:noVBand="1"/>
      </w:tblPr>
      <w:tblGrid>
        <w:gridCol w:w="886"/>
        <w:gridCol w:w="886"/>
        <w:gridCol w:w="887"/>
        <w:gridCol w:w="888"/>
        <w:gridCol w:w="888"/>
        <w:gridCol w:w="890"/>
        <w:gridCol w:w="890"/>
        <w:gridCol w:w="891"/>
        <w:gridCol w:w="1057"/>
      </w:tblGrid>
      <w:tr w:rsidR="009C7E26" w:rsidRPr="00CC4AAC" w:rsidTr="0067696C">
        <w:trPr>
          <w:gridBefore w:val="1"/>
          <w:wBefore w:w="543" w:type="pct"/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R3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trike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R7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8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9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0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1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2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3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6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30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7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</w:t>
            </w:r>
          </w:p>
        </w:tc>
      </w:tr>
      <w:tr w:rsidR="009C7E26" w:rsidRPr="00CC4AAC" w:rsidTr="0067696C">
        <w:trPr>
          <w:trHeight w:val="330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trHeight w:val="330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</w:t>
            </w:r>
          </w:p>
        </w:tc>
      </w:tr>
      <w:tr w:rsidR="009C7E26" w:rsidRPr="00CC4AAC" w:rsidTr="0067696C">
        <w:trPr>
          <w:trHeight w:val="330"/>
        </w:trPr>
        <w:tc>
          <w:tcPr>
            <w:tcW w:w="54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3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545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54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64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</w:t>
            </w: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7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PR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ODUCT PR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ICE</w:t>
      </w:r>
    </w:p>
    <w:tbl>
      <w:tblPr>
        <w:tblStyle w:val="TableGrid"/>
        <w:tblW w:w="5413" w:type="pct"/>
        <w:jc w:val="center"/>
        <w:tblLook w:val="04A0" w:firstRow="1" w:lastRow="0" w:firstColumn="1" w:lastColumn="0" w:noHBand="0" w:noVBand="1"/>
      </w:tblPr>
      <w:tblGrid>
        <w:gridCol w:w="63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1187"/>
      </w:tblGrid>
      <w:tr w:rsidR="009C7E26" w:rsidRPr="00CC4AAC" w:rsidTr="0067696C">
        <w:trPr>
          <w:gridBefore w:val="1"/>
          <w:wBefore w:w="335" w:type="pct"/>
          <w:trHeight w:val="315"/>
          <w:jc w:val="center"/>
        </w:trPr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9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0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R1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1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2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3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4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R5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5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6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8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79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0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1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2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3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6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7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2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35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6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2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9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8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PRODUCT QUALITY</w:t>
      </w:r>
    </w:p>
    <w:tbl>
      <w:tblPr>
        <w:tblStyle w:val="TableGrid"/>
        <w:tblW w:w="6556" w:type="pct"/>
        <w:jc w:val="center"/>
        <w:tblInd w:w="-696" w:type="dxa"/>
        <w:tblLayout w:type="fixed"/>
        <w:tblLook w:val="04A0" w:firstRow="1" w:lastRow="0" w:firstColumn="1" w:lastColumn="0" w:noHBand="0" w:noVBand="1"/>
      </w:tblPr>
      <w:tblGrid>
        <w:gridCol w:w="652"/>
        <w:gridCol w:w="724"/>
        <w:gridCol w:w="726"/>
        <w:gridCol w:w="809"/>
        <w:gridCol w:w="719"/>
        <w:gridCol w:w="719"/>
        <w:gridCol w:w="719"/>
        <w:gridCol w:w="719"/>
        <w:gridCol w:w="719"/>
        <w:gridCol w:w="721"/>
        <w:gridCol w:w="809"/>
        <w:gridCol w:w="809"/>
        <w:gridCol w:w="811"/>
        <w:gridCol w:w="1047"/>
      </w:tblGrid>
      <w:tr w:rsidR="009C7E26" w:rsidRPr="00CC4AAC" w:rsidTr="0067696C">
        <w:trPr>
          <w:gridBefore w:val="1"/>
          <w:wBefore w:w="304" w:type="pct"/>
          <w:trHeight w:val="315"/>
          <w:jc w:val="center"/>
        </w:trPr>
        <w:tc>
          <w:tcPr>
            <w:tcW w:w="338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1</w:t>
            </w:r>
          </w:p>
        </w:tc>
        <w:tc>
          <w:tcPr>
            <w:tcW w:w="339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2</w:t>
            </w:r>
          </w:p>
        </w:tc>
        <w:tc>
          <w:tcPr>
            <w:tcW w:w="378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3</w:t>
            </w:r>
          </w:p>
        </w:tc>
        <w:tc>
          <w:tcPr>
            <w:tcW w:w="336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4</w:t>
            </w:r>
          </w:p>
        </w:tc>
        <w:tc>
          <w:tcPr>
            <w:tcW w:w="336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5</w:t>
            </w:r>
          </w:p>
        </w:tc>
        <w:tc>
          <w:tcPr>
            <w:tcW w:w="336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6</w:t>
            </w:r>
          </w:p>
        </w:tc>
        <w:tc>
          <w:tcPr>
            <w:tcW w:w="336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7</w:t>
            </w:r>
          </w:p>
        </w:tc>
        <w:tc>
          <w:tcPr>
            <w:tcW w:w="336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8</w:t>
            </w:r>
          </w:p>
        </w:tc>
        <w:tc>
          <w:tcPr>
            <w:tcW w:w="337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9</w:t>
            </w:r>
          </w:p>
        </w:tc>
        <w:tc>
          <w:tcPr>
            <w:tcW w:w="378" w:type="pct"/>
            <w:noWrap/>
            <w:vAlign w:val="center"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2.10</w:t>
            </w:r>
          </w:p>
        </w:tc>
        <w:tc>
          <w:tcPr>
            <w:tcW w:w="378" w:type="pct"/>
            <w:noWrap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  <w:t>X2.11</w:t>
            </w:r>
          </w:p>
        </w:tc>
        <w:tc>
          <w:tcPr>
            <w:tcW w:w="379" w:type="pct"/>
            <w:noWrap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  <w:t>X2.12</w:t>
            </w:r>
          </w:p>
        </w:tc>
        <w:tc>
          <w:tcPr>
            <w:tcW w:w="489" w:type="pct"/>
            <w:noWrap/>
            <w:hideMark/>
          </w:tcPr>
          <w:p w:rsidR="009C7E26" w:rsidRPr="0051217E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</w:pPr>
            <w:r w:rsidRPr="0051217E">
              <w:rPr>
                <w:rFonts w:asciiTheme="majorBidi" w:eastAsia="Times New Roman" w:hAnsiTheme="majorBidi" w:cstheme="majorBidi"/>
                <w:b/>
                <w:bCs/>
                <w:color w:val="000000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lastRenderedPageBreak/>
              <w:t>R3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lastRenderedPageBreak/>
              <w:t>R7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8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9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0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1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2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3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4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5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6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7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7</w:t>
            </w:r>
          </w:p>
        </w:tc>
        <w:tc>
          <w:tcPr>
            <w:tcW w:w="33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3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9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33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4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33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3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7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04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33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37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78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79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8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60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tabs>
          <w:tab w:val="left" w:pos="3248"/>
        </w:tabs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9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DISTRIBUTION LINE</w:t>
      </w:r>
    </w:p>
    <w:tbl>
      <w:tblPr>
        <w:tblStyle w:val="TableGrid"/>
        <w:tblW w:w="5001" w:type="pct"/>
        <w:jc w:val="center"/>
        <w:tblInd w:w="1288" w:type="dxa"/>
        <w:tblLook w:val="04A0" w:firstRow="1" w:lastRow="0" w:firstColumn="1" w:lastColumn="0" w:noHBand="0" w:noVBand="1"/>
      </w:tblPr>
      <w:tblGrid>
        <w:gridCol w:w="617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1057"/>
      </w:tblGrid>
      <w:tr w:rsidR="009C7E26" w:rsidRPr="00CC4AAC" w:rsidTr="0067696C">
        <w:trPr>
          <w:gridBefore w:val="1"/>
          <w:wBefore w:w="396" w:type="pct"/>
          <w:trHeight w:val="315"/>
          <w:jc w:val="center"/>
        </w:trPr>
        <w:tc>
          <w:tcPr>
            <w:tcW w:w="394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</w:t>
            </w:r>
          </w:p>
        </w:tc>
        <w:tc>
          <w:tcPr>
            <w:tcW w:w="394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2</w:t>
            </w:r>
          </w:p>
        </w:tc>
        <w:tc>
          <w:tcPr>
            <w:tcW w:w="394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3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4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5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6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7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8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9</w:t>
            </w:r>
          </w:p>
        </w:tc>
        <w:tc>
          <w:tcPr>
            <w:tcW w:w="396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0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1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5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8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9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5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8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9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0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7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1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6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2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3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4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1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15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6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7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50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</w:t>
            </w:r>
          </w:p>
        </w:tc>
      </w:tr>
      <w:tr w:rsidR="009C7E26" w:rsidRPr="00CC4AAC" w:rsidTr="0067696C">
        <w:trPr>
          <w:trHeight w:val="330"/>
          <w:jc w:val="center"/>
        </w:trPr>
        <w:tc>
          <w:tcPr>
            <w:tcW w:w="396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94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96" w:type="pct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649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10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MSI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SALES VOLUME</w:t>
      </w:r>
    </w:p>
    <w:tbl>
      <w:tblPr>
        <w:tblStyle w:val="TableGrid"/>
        <w:tblW w:w="5002" w:type="pct"/>
        <w:tblLook w:val="04A0" w:firstRow="1" w:lastRow="0" w:firstColumn="1" w:lastColumn="0" w:noHBand="0" w:noVBand="1"/>
      </w:tblPr>
      <w:tblGrid>
        <w:gridCol w:w="912"/>
        <w:gridCol w:w="910"/>
        <w:gridCol w:w="908"/>
        <w:gridCol w:w="908"/>
        <w:gridCol w:w="908"/>
        <w:gridCol w:w="906"/>
        <w:gridCol w:w="906"/>
        <w:gridCol w:w="906"/>
        <w:gridCol w:w="902"/>
      </w:tblGrid>
      <w:tr w:rsidR="009C7E26" w:rsidRPr="00CC4AAC" w:rsidTr="0067696C">
        <w:trPr>
          <w:gridBefore w:val="1"/>
          <w:wBefore w:w="558" w:type="pct"/>
          <w:trHeight w:val="270"/>
        </w:trPr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3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 xml:space="preserve">Total 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08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19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4.83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25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25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43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25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884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05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59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5.42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85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4.49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5.42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25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33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59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8.03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27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4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39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48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995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83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5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34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3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5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5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53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47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59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5.44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99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865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045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75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244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8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48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4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3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4.83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4.83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27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34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0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5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5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1.23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4.83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53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8.037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7.648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8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279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1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2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40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3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087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84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41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5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3.242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6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35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7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2.256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97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08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6.434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208</w:t>
            </w:r>
          </w:p>
        </w:tc>
      </w:tr>
      <w:tr w:rsidR="009C7E26" w:rsidRPr="00CC4AAC" w:rsidTr="0067696C">
        <w:trPr>
          <w:trHeight w:val="270"/>
        </w:trPr>
        <w:tc>
          <w:tcPr>
            <w:tcW w:w="558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557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556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0</w:t>
            </w:r>
          </w:p>
        </w:tc>
        <w:tc>
          <w:tcPr>
            <w:tcW w:w="55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77</w:t>
            </w:r>
          </w:p>
        </w:tc>
        <w:tc>
          <w:tcPr>
            <w:tcW w:w="553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479</w:t>
            </w: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11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MSI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PR</w:t>
      </w:r>
      <w:r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ODUCT PR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ICE</w:t>
      </w:r>
    </w:p>
    <w:tbl>
      <w:tblPr>
        <w:tblStyle w:val="TableGrid"/>
        <w:tblW w:w="5711" w:type="pct"/>
        <w:tblLook w:val="04A0" w:firstRow="1" w:lastRow="0" w:firstColumn="1" w:lastColumn="0" w:noHBand="0" w:noVBand="1"/>
      </w:tblPr>
      <w:tblGrid>
        <w:gridCol w:w="72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10"/>
        <w:gridCol w:w="984"/>
      </w:tblGrid>
      <w:tr w:rsidR="009C7E26" w:rsidRPr="00CC4AAC" w:rsidTr="0067696C">
        <w:trPr>
          <w:gridBefore w:val="1"/>
          <w:wBefore w:w="404" w:type="pct"/>
          <w:trHeight w:val="270"/>
        </w:trPr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1.10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0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99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348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8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6.399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79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8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6.00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49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8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84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8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6.64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79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8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969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69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28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85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1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1.21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6.38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79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18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13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874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.86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.718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44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9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2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3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3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2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84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22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60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1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9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40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3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75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74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.73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2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68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0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71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0.7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35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4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2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69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45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92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368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79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94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5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88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03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15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3.76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.80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69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83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6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2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554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054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07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9.15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lastRenderedPageBreak/>
              <w:t>R7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978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42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51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919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.928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4.875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674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2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421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1.86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69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10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7.996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R8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43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0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6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417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103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7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8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5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6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21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892</w:t>
            </w:r>
          </w:p>
        </w:tc>
      </w:tr>
      <w:tr w:rsidR="009C7E26" w:rsidRPr="00CC4AAC" w:rsidTr="0067696C">
        <w:trPr>
          <w:trHeight w:val="270"/>
        </w:trPr>
        <w:tc>
          <w:tcPr>
            <w:tcW w:w="404" w:type="pct"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224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48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9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37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9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76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45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061</w:t>
            </w:r>
          </w:p>
        </w:tc>
        <w:tc>
          <w:tcPr>
            <w:tcW w:w="405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81</w:t>
            </w:r>
          </w:p>
        </w:tc>
        <w:tc>
          <w:tcPr>
            <w:tcW w:w="542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2.291</w:t>
            </w:r>
          </w:p>
        </w:tc>
      </w:tr>
    </w:tbl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12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MSI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PRODUCT QUALITY</w:t>
      </w:r>
    </w:p>
    <w:tbl>
      <w:tblPr>
        <w:tblStyle w:val="TableGrid"/>
        <w:tblW w:w="5982" w:type="pct"/>
        <w:tblInd w:w="-612" w:type="dxa"/>
        <w:tblLook w:val="04A0" w:firstRow="1" w:lastRow="0" w:firstColumn="1" w:lastColumn="0" w:noHBand="0" w:noVBand="1"/>
      </w:tblPr>
      <w:tblGrid>
        <w:gridCol w:w="583"/>
        <w:gridCol w:w="711"/>
        <w:gridCol w:w="711"/>
        <w:gridCol w:w="711"/>
        <w:gridCol w:w="711"/>
        <w:gridCol w:w="711"/>
        <w:gridCol w:w="711"/>
        <w:gridCol w:w="711"/>
        <w:gridCol w:w="711"/>
        <w:gridCol w:w="711"/>
        <w:gridCol w:w="760"/>
        <w:gridCol w:w="760"/>
        <w:gridCol w:w="760"/>
        <w:gridCol w:w="821"/>
      </w:tblGrid>
      <w:tr w:rsidR="009C7E26" w:rsidRPr="00AD0BB6" w:rsidTr="0067696C">
        <w:trPr>
          <w:gridBefore w:val="1"/>
          <w:wBefore w:w="288" w:type="pct"/>
          <w:trHeight w:val="270"/>
        </w:trPr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1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2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3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4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5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6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7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8</w:t>
            </w:r>
          </w:p>
        </w:tc>
        <w:tc>
          <w:tcPr>
            <w:tcW w:w="352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9</w:t>
            </w:r>
          </w:p>
        </w:tc>
        <w:tc>
          <w:tcPr>
            <w:tcW w:w="378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10</w:t>
            </w:r>
          </w:p>
        </w:tc>
        <w:tc>
          <w:tcPr>
            <w:tcW w:w="378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11</w:t>
            </w:r>
          </w:p>
        </w:tc>
        <w:tc>
          <w:tcPr>
            <w:tcW w:w="378" w:type="pct"/>
            <w:noWrap/>
            <w:vAlign w:val="center"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X3.1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b/>
                <w:bCs/>
                <w:lang w:val="en-US"/>
              </w:rPr>
              <w:t>Total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0.28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2.7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7.23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2.11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0.942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11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2.66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6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7.77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7.20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98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61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46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1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3.90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lastRenderedPageBreak/>
              <w:t>R2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5.76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6.66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7.9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64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41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91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65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22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2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75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2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096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24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46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58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21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50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91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85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3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88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64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96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85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90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286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56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44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1.90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2.7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4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5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7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2.7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6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9.10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6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2.23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86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02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2.74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1.242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1.22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5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822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7.23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1.14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3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2.00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5.01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0.23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lastRenderedPageBreak/>
              <w:t>R6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7.35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5.01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29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6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4.15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75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312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162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16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5.106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6.416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59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4.97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165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7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046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9.670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1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8.85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2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58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7.99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77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5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504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8.291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R8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5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1.223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color w:val="000000"/>
                <w:lang w:val="en-US"/>
              </w:rPr>
              <w:t>R8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3.529</w:t>
            </w:r>
          </w:p>
        </w:tc>
      </w:tr>
      <w:tr w:rsidR="009C7E26" w:rsidRPr="00AD0BB6" w:rsidTr="0067696C">
        <w:trPr>
          <w:trHeight w:val="270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color w:val="000000"/>
                <w:lang w:val="en-US"/>
              </w:rPr>
              <w:t>R89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1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04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4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907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1.000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724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5.677</w:t>
            </w:r>
          </w:p>
        </w:tc>
      </w:tr>
      <w:tr w:rsidR="009C7E26" w:rsidRPr="00AD0BB6" w:rsidTr="0067696C">
        <w:trPr>
          <w:trHeight w:val="319"/>
        </w:trPr>
        <w:tc>
          <w:tcPr>
            <w:tcW w:w="288" w:type="pct"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color w:val="000000"/>
                <w:lang w:val="en-US"/>
              </w:rPr>
              <w:t>R9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80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4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7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59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116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518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3.963</w:t>
            </w:r>
          </w:p>
        </w:tc>
        <w:tc>
          <w:tcPr>
            <w:tcW w:w="352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463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2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2.604</w:t>
            </w:r>
          </w:p>
        </w:tc>
        <w:tc>
          <w:tcPr>
            <w:tcW w:w="37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.252</w:t>
            </w:r>
          </w:p>
        </w:tc>
        <w:tc>
          <w:tcPr>
            <w:tcW w:w="408" w:type="pct"/>
            <w:noWrap/>
            <w:hideMark/>
          </w:tcPr>
          <w:p w:rsidR="009C7E26" w:rsidRPr="00AD0BB6" w:rsidRDefault="009C7E26" w:rsidP="0067696C">
            <w:pPr>
              <w:jc w:val="right"/>
              <w:rPr>
                <w:rFonts w:asciiTheme="majorBidi" w:eastAsia="Times New Roman" w:hAnsiTheme="majorBidi" w:cstheme="majorBidi"/>
                <w:lang w:val="en-US"/>
              </w:rPr>
            </w:pPr>
            <w:r w:rsidRPr="00AD0BB6">
              <w:rPr>
                <w:rFonts w:asciiTheme="majorBidi" w:eastAsia="Times New Roman" w:hAnsiTheme="majorBidi" w:cstheme="majorBidi"/>
                <w:lang w:val="en-US"/>
              </w:rPr>
              <w:t>42.745</w:t>
            </w:r>
          </w:p>
        </w:tc>
      </w:tr>
    </w:tbl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Lampiran 13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DATA MSI KUESIONER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>DISTRIBUTION LINE</w:t>
      </w:r>
    </w:p>
    <w:tbl>
      <w:tblPr>
        <w:tblStyle w:val="TableGrid"/>
        <w:tblW w:w="5657" w:type="pct"/>
        <w:tblLook w:val="04A0" w:firstRow="1" w:lastRow="0" w:firstColumn="1" w:lastColumn="0" w:noHBand="0" w:noVBand="1"/>
      </w:tblPr>
      <w:tblGrid>
        <w:gridCol w:w="729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10"/>
        <w:gridCol w:w="893"/>
      </w:tblGrid>
      <w:tr w:rsidR="009C7E26" w:rsidRPr="00CC4AAC" w:rsidTr="0067696C">
        <w:trPr>
          <w:gridBefore w:val="1"/>
          <w:wBefore w:w="409" w:type="pct"/>
          <w:trHeight w:val="270"/>
        </w:trPr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2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3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4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5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6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7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8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9</w:t>
            </w:r>
          </w:p>
        </w:tc>
        <w:tc>
          <w:tcPr>
            <w:tcW w:w="409" w:type="pct"/>
            <w:noWrap/>
            <w:vAlign w:val="center"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X3.1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Total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5.92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.20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37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93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542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.11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49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9.98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76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lastRenderedPageBreak/>
              <w:t>R1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2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29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2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11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0.87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1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22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2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017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8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48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65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2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5.88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0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0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3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.03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45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44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3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06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0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4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64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49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0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08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96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06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4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06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9.46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28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781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63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lastRenderedPageBreak/>
              <w:t>R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1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66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5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0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0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66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212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66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89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6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0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37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6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5.113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2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6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09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0.575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06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43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606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66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212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434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92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7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7.537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3.500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1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2.10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2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2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8.95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319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5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2.76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  <w:t>R8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3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29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8.226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51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3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4.017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89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5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90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88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2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1.378</w:t>
            </w:r>
          </w:p>
        </w:tc>
      </w:tr>
      <w:tr w:rsidR="009C7E26" w:rsidRPr="00CC4AAC" w:rsidTr="0067696C">
        <w:trPr>
          <w:trHeight w:val="270"/>
        </w:trPr>
        <w:tc>
          <w:tcPr>
            <w:tcW w:w="409" w:type="pct"/>
          </w:tcPr>
          <w:p w:rsidR="009C7E26" w:rsidRPr="00CC4AAC" w:rsidRDefault="009C7E26" w:rsidP="0067696C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9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837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61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3.834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63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4.410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.596</w:t>
            </w:r>
          </w:p>
        </w:tc>
        <w:tc>
          <w:tcPr>
            <w:tcW w:w="409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498" w:type="pct"/>
            <w:noWrap/>
            <w:hideMark/>
          </w:tcPr>
          <w:p w:rsidR="009C7E26" w:rsidRPr="00CC4AAC" w:rsidRDefault="009C7E26" w:rsidP="0067696C">
            <w:pPr>
              <w:jc w:val="right"/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</w:pPr>
            <w:r w:rsidRPr="00CC4AAC">
              <w:rPr>
                <w:rFonts w:asciiTheme="majorBidi" w:eastAsia="Times New Roman" w:hAnsiTheme="majorBidi" w:cstheme="majorBidi"/>
                <w:sz w:val="24"/>
                <w:szCs w:val="24"/>
                <w:lang w:val="en-US"/>
              </w:rPr>
              <w:t>26.348</w:t>
            </w:r>
          </w:p>
        </w:tc>
      </w:tr>
    </w:tbl>
    <w:p w:rsidR="009C7E26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C7E26" w:rsidRPr="00CC4AAC" w:rsidRDefault="009C7E26" w:rsidP="009C7E26">
      <w:pPr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14</w:t>
      </w:r>
    </w:p>
    <w:p w:rsidR="009C7E26" w:rsidRPr="00CC4AAC" w:rsidRDefault="009C7E26" w:rsidP="009C7E26">
      <w:pPr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HASIL UJI </w:t>
      </w:r>
      <w:r w:rsidRPr="00CC4AAC"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  <w:t xml:space="preserve">SPSS versi 21, </w:t>
      </w: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2023</w:t>
      </w:r>
    </w:p>
    <w:tbl>
      <w:tblPr>
        <w:tblW w:w="8640" w:type="dxa"/>
        <w:tblInd w:w="-2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0"/>
        <w:gridCol w:w="1620"/>
        <w:gridCol w:w="810"/>
        <w:gridCol w:w="810"/>
        <w:gridCol w:w="720"/>
        <w:gridCol w:w="720"/>
        <w:gridCol w:w="720"/>
        <w:gridCol w:w="810"/>
        <w:gridCol w:w="810"/>
        <w:gridCol w:w="900"/>
      </w:tblGrid>
      <w:tr w:rsidR="009C7E26" w:rsidRPr="00CC4AAC" w:rsidTr="0067696C">
        <w:trPr>
          <w:cantSplit/>
        </w:trPr>
        <w:tc>
          <w:tcPr>
            <w:tcW w:w="864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Correlations</w:t>
            </w:r>
          </w:p>
        </w:tc>
      </w:tr>
      <w:tr w:rsidR="009C7E26" w:rsidRPr="00CC4AAC" w:rsidTr="0067696C">
        <w:trPr>
          <w:cantSplit/>
        </w:trPr>
        <w:tc>
          <w:tcPr>
            <w:tcW w:w="234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3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TY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16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22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6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71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54</w:t>
            </w:r>
          </w:p>
        </w:tc>
        <w:tc>
          <w:tcPr>
            <w:tcW w:w="9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54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3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48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16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1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35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77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8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.05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5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05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93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83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22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35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1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.11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5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66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39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24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6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72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6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77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8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44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33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91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3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38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4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17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7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8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1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8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1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48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2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3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7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.05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.11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4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0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93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9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6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4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32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54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5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33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5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0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99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16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18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7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1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T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54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05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66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91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2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93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99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1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32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864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**. Correlation is significant at the 0.01 level (2-tailed).</w:t>
            </w:r>
          </w:p>
        </w:tc>
      </w:tr>
      <w:tr w:rsidR="009C7E26" w:rsidRPr="00CC4AAC" w:rsidTr="0067696C">
        <w:trPr>
          <w:cantSplit/>
        </w:trPr>
        <w:tc>
          <w:tcPr>
            <w:tcW w:w="864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*. Correlation is significant at the 0.05 level (2-tailed).</w:t>
            </w:r>
          </w:p>
        </w:tc>
      </w:tr>
    </w:tbl>
    <w:p w:rsidR="009C7E26" w:rsidRPr="009C7E26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</w:rPr>
      </w:pPr>
    </w:p>
    <w:tbl>
      <w:tblPr>
        <w:tblW w:w="9720" w:type="dxa"/>
        <w:tblInd w:w="-2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0"/>
        <w:gridCol w:w="117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</w:tblGrid>
      <w:tr w:rsidR="009C7E26" w:rsidRPr="00CC4AAC" w:rsidTr="0067696C">
        <w:trPr>
          <w:cantSplit/>
        </w:trPr>
        <w:tc>
          <w:tcPr>
            <w:tcW w:w="972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Correlations</w:t>
            </w:r>
          </w:p>
        </w:tc>
      </w:tr>
      <w:tr w:rsidR="009C7E26" w:rsidRPr="00CC4AAC" w:rsidTr="0067696C">
        <w:trPr>
          <w:cantSplit/>
        </w:trPr>
        <w:tc>
          <w:tcPr>
            <w:tcW w:w="180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1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2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3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4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5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6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7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8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9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10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X1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1</w:t>
            </w:r>
          </w:p>
        </w:tc>
        <w:tc>
          <w:tcPr>
            <w:tcW w:w="117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3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8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8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0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3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9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9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95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1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1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3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3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2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04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8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79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8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9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5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lastRenderedPageBreak/>
              <w:t>X1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9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4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3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8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9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2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5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1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2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0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4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1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5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6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9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5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0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4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08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1.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1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4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5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.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0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9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4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7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X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1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8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5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1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4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972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*. Correlation is significant at the 0.05 level (2-tailed).</w:t>
            </w:r>
          </w:p>
        </w:tc>
      </w:tr>
      <w:tr w:rsidR="009C7E26" w:rsidRPr="00CC4AAC" w:rsidTr="0067696C">
        <w:trPr>
          <w:cantSplit/>
        </w:trPr>
        <w:tc>
          <w:tcPr>
            <w:tcW w:w="972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**. Correlation is significant at the 0.01 level (2-tailed).</w:t>
            </w:r>
          </w:p>
        </w:tc>
      </w:tr>
    </w:tbl>
    <w:p w:rsidR="009C7E26" w:rsidRPr="009C7E26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</w:rPr>
      </w:pPr>
    </w:p>
    <w:tbl>
      <w:tblPr>
        <w:tblW w:w="10440" w:type="dxa"/>
        <w:tblInd w:w="-9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0"/>
        <w:gridCol w:w="900"/>
        <w:gridCol w:w="720"/>
        <w:gridCol w:w="720"/>
        <w:gridCol w:w="630"/>
        <w:gridCol w:w="720"/>
        <w:gridCol w:w="630"/>
        <w:gridCol w:w="630"/>
        <w:gridCol w:w="630"/>
        <w:gridCol w:w="630"/>
        <w:gridCol w:w="630"/>
        <w:gridCol w:w="720"/>
        <w:gridCol w:w="720"/>
        <w:gridCol w:w="720"/>
        <w:gridCol w:w="810"/>
      </w:tblGrid>
      <w:tr w:rsidR="009C7E26" w:rsidRPr="00CC4AAC" w:rsidTr="0067696C">
        <w:trPr>
          <w:cantSplit/>
        </w:trPr>
        <w:tc>
          <w:tcPr>
            <w:tcW w:w="10440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val="en-US"/>
              </w:rPr>
              <w:t>Correlations</w:t>
            </w:r>
          </w:p>
        </w:tc>
      </w:tr>
      <w:tr w:rsidR="009C7E26" w:rsidRPr="00CC4AAC" w:rsidTr="0067696C">
        <w:trPr>
          <w:cantSplit/>
        </w:trPr>
        <w:tc>
          <w:tcPr>
            <w:tcW w:w="153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2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3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4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5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6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7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8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9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0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1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2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TX2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</w:t>
            </w:r>
          </w:p>
        </w:tc>
        <w:tc>
          <w:tcPr>
            <w:tcW w:w="90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22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44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-.020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68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45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1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6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27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08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8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91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7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9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4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2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7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5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8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1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3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7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4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6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1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39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2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8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8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9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8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86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8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4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8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36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4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80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-.02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36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9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3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2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4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6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91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6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0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6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1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6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7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7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4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9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5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9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4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1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1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3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1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3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2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9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4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12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25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6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5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4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4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6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6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2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8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4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6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2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3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3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5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6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2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2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2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1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4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X2.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37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8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20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4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72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0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4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5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27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7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7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3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2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2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TX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Pearson Correlatio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49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4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868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80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56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7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59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43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8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701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674</w:t>
            </w: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Sig. (2-tailed)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6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72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10440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**. Correlation is significant at the 0.01 level (2-tailed).</w:t>
            </w:r>
          </w:p>
        </w:tc>
      </w:tr>
      <w:tr w:rsidR="009C7E26" w:rsidRPr="00CC4AAC" w:rsidTr="0067696C">
        <w:trPr>
          <w:cantSplit/>
        </w:trPr>
        <w:tc>
          <w:tcPr>
            <w:tcW w:w="10440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0"/>
                <w:szCs w:val="20"/>
                <w:lang w:val="en-US"/>
              </w:rPr>
              <w:t>*. Correlation is significant at the 0.05 level (2-tailed).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10080" w:type="dxa"/>
        <w:tblInd w:w="-8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0"/>
        <w:gridCol w:w="990"/>
        <w:gridCol w:w="810"/>
        <w:gridCol w:w="720"/>
        <w:gridCol w:w="720"/>
        <w:gridCol w:w="720"/>
        <w:gridCol w:w="720"/>
        <w:gridCol w:w="720"/>
        <w:gridCol w:w="720"/>
        <w:gridCol w:w="720"/>
        <w:gridCol w:w="720"/>
        <w:gridCol w:w="900"/>
        <w:gridCol w:w="900"/>
      </w:tblGrid>
      <w:tr w:rsidR="009C7E26" w:rsidRPr="00CC4AAC" w:rsidTr="0067696C">
        <w:trPr>
          <w:cantSplit/>
        </w:trPr>
        <w:tc>
          <w:tcPr>
            <w:tcW w:w="100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Correlations</w:t>
            </w:r>
          </w:p>
        </w:tc>
      </w:tr>
      <w:tr w:rsidR="009C7E26" w:rsidRPr="00CC4AAC" w:rsidTr="0067696C">
        <w:trPr>
          <w:cantSplit/>
        </w:trPr>
        <w:tc>
          <w:tcPr>
            <w:tcW w:w="171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1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2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3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4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5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6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7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8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9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10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X3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1</w:t>
            </w:r>
          </w:p>
        </w:tc>
        <w:tc>
          <w:tcPr>
            <w:tcW w:w="99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7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35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6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1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6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9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7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9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0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7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lastRenderedPageBreak/>
              <w:t>X3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4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3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8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72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7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8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-.062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7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5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43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9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6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5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0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32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3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9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1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3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35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95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1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2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6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4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2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8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0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9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00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1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8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85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5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3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8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4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7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7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3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6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59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69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71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8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3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3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08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1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7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1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4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7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X3.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2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3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-.06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9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4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7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7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43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83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02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59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7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8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X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earson Correlatio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6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0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80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5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93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97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64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*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02</w:t>
            </w:r>
            <w:r w:rsidRPr="00CC4AAC">
              <w:rPr>
                <w:rFonts w:asciiTheme="majorBidi" w:hAnsiTheme="majorBidi" w:cstheme="majorBidi"/>
                <w:color w:val="000000"/>
                <w:vertAlign w:val="superscript"/>
                <w:lang w:val="en-US"/>
              </w:rPr>
              <w:t>*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 (2-tailed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28</w:t>
            </w:r>
          </w:p>
        </w:tc>
        <w:tc>
          <w:tcPr>
            <w:tcW w:w="9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72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N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  <w:tc>
          <w:tcPr>
            <w:tcW w:w="9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0</w:t>
            </w:r>
          </w:p>
        </w:tc>
      </w:tr>
      <w:tr w:rsidR="009C7E26" w:rsidRPr="00CC4AAC" w:rsidTr="0067696C">
        <w:trPr>
          <w:cantSplit/>
        </w:trPr>
        <w:tc>
          <w:tcPr>
            <w:tcW w:w="100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*. Correlation is significant at the 0.05 level (2-tailed).</w:t>
            </w:r>
          </w:p>
        </w:tc>
      </w:tr>
      <w:tr w:rsidR="009C7E26" w:rsidRPr="00CC4AAC" w:rsidTr="0067696C">
        <w:trPr>
          <w:cantSplit/>
        </w:trPr>
        <w:tc>
          <w:tcPr>
            <w:tcW w:w="100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**. Correlation is significant at the 0.01 level (2-tailed).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8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8"/>
        <w:gridCol w:w="1252"/>
        <w:gridCol w:w="360"/>
        <w:gridCol w:w="1710"/>
        <w:gridCol w:w="180"/>
        <w:gridCol w:w="1800"/>
        <w:gridCol w:w="2070"/>
      </w:tblGrid>
      <w:tr w:rsidR="009C7E26" w:rsidRPr="00CC4AAC" w:rsidTr="0067696C">
        <w:trPr>
          <w:gridAfter w:val="3"/>
          <w:wAfter w:w="4050" w:type="dxa"/>
          <w:cantSplit/>
        </w:trPr>
        <w:tc>
          <w:tcPr>
            <w:tcW w:w="405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eliability Statistics</w:t>
            </w:r>
          </w:p>
        </w:tc>
      </w:tr>
      <w:tr w:rsidR="009C7E26" w:rsidRPr="00CC4AAC" w:rsidTr="0067696C">
        <w:trPr>
          <w:gridAfter w:val="3"/>
          <w:wAfter w:w="4050" w:type="dxa"/>
          <w:cantSplit/>
        </w:trPr>
        <w:tc>
          <w:tcPr>
            <w:tcW w:w="198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</w:t>
            </w:r>
          </w:p>
        </w:tc>
        <w:tc>
          <w:tcPr>
            <w:tcW w:w="2070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 of Items</w:t>
            </w:r>
          </w:p>
        </w:tc>
      </w:tr>
      <w:tr w:rsidR="009C7E26" w:rsidRPr="00CC4AAC" w:rsidTr="0067696C">
        <w:trPr>
          <w:gridAfter w:val="3"/>
          <w:wAfter w:w="4050" w:type="dxa"/>
          <w:cantSplit/>
        </w:trPr>
        <w:tc>
          <w:tcPr>
            <w:tcW w:w="198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5</w:t>
            </w:r>
          </w:p>
        </w:tc>
        <w:tc>
          <w:tcPr>
            <w:tcW w:w="2070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9C7E26" w:rsidRPr="00CC4AAC" w:rsidTr="0067696C">
        <w:trPr>
          <w:cantSplit/>
        </w:trPr>
        <w:tc>
          <w:tcPr>
            <w:tcW w:w="810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Item-Total Statistics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61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Mean if Item Deleted</w:t>
            </w:r>
          </w:p>
        </w:tc>
        <w:tc>
          <w:tcPr>
            <w:tcW w:w="189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Variance if Item Deleted</w:t>
            </w:r>
          </w:p>
        </w:tc>
        <w:tc>
          <w:tcPr>
            <w:tcW w:w="18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orrected Item-Total Correlation</w:t>
            </w:r>
          </w:p>
        </w:tc>
        <w:tc>
          <w:tcPr>
            <w:tcW w:w="207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 if Item Deleted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1</w:t>
            </w:r>
          </w:p>
        </w:tc>
        <w:tc>
          <w:tcPr>
            <w:tcW w:w="1612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67</w:t>
            </w:r>
          </w:p>
        </w:tc>
        <w:tc>
          <w:tcPr>
            <w:tcW w:w="189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.920</w:t>
            </w:r>
          </w:p>
        </w:tc>
        <w:tc>
          <w:tcPr>
            <w:tcW w:w="180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00</w:t>
            </w:r>
          </w:p>
        </w:tc>
        <w:tc>
          <w:tcPr>
            <w:tcW w:w="207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14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2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63</w:t>
            </w:r>
          </w:p>
        </w:tc>
        <w:tc>
          <w:tcPr>
            <w:tcW w:w="189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.30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16</w:t>
            </w:r>
          </w:p>
        </w:tc>
        <w:tc>
          <w:tcPr>
            <w:tcW w:w="207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49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lastRenderedPageBreak/>
              <w:t>Y.3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6.03</w:t>
            </w:r>
          </w:p>
        </w:tc>
        <w:tc>
          <w:tcPr>
            <w:tcW w:w="189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.89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84</w:t>
            </w:r>
          </w:p>
        </w:tc>
        <w:tc>
          <w:tcPr>
            <w:tcW w:w="207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52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4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57</w:t>
            </w:r>
          </w:p>
        </w:tc>
        <w:tc>
          <w:tcPr>
            <w:tcW w:w="189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.53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59</w:t>
            </w:r>
          </w:p>
        </w:tc>
        <w:tc>
          <w:tcPr>
            <w:tcW w:w="207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81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5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63</w:t>
            </w:r>
          </w:p>
        </w:tc>
        <w:tc>
          <w:tcPr>
            <w:tcW w:w="189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.30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98</w:t>
            </w:r>
          </w:p>
        </w:tc>
        <w:tc>
          <w:tcPr>
            <w:tcW w:w="207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68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6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63</w:t>
            </w:r>
          </w:p>
        </w:tc>
        <w:tc>
          <w:tcPr>
            <w:tcW w:w="189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5.27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09</w:t>
            </w:r>
          </w:p>
        </w:tc>
        <w:tc>
          <w:tcPr>
            <w:tcW w:w="207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50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Y.7</w:t>
            </w:r>
          </w:p>
        </w:tc>
        <w:tc>
          <w:tcPr>
            <w:tcW w:w="1612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5.63</w:t>
            </w:r>
          </w:p>
        </w:tc>
        <w:tc>
          <w:tcPr>
            <w:tcW w:w="189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.792</w:t>
            </w:r>
          </w:p>
        </w:tc>
        <w:tc>
          <w:tcPr>
            <w:tcW w:w="180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49</w:t>
            </w:r>
          </w:p>
        </w:tc>
        <w:tc>
          <w:tcPr>
            <w:tcW w:w="207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05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26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9"/>
        <w:gridCol w:w="1154"/>
      </w:tblGrid>
      <w:tr w:rsidR="009C7E26" w:rsidRPr="00CC4AAC" w:rsidTr="0067696C">
        <w:trPr>
          <w:cantSplit/>
        </w:trPr>
        <w:tc>
          <w:tcPr>
            <w:tcW w:w="26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eliability Statistics</w:t>
            </w:r>
          </w:p>
        </w:tc>
      </w:tr>
      <w:tr w:rsidR="009C7E26" w:rsidRPr="00CC4AAC" w:rsidTr="0067696C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 of Items</w:t>
            </w:r>
          </w:p>
        </w:tc>
      </w:tr>
      <w:tr w:rsidR="009C7E26" w:rsidRPr="00CC4AAC" w:rsidTr="0067696C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6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85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8"/>
        <w:gridCol w:w="1702"/>
        <w:gridCol w:w="1890"/>
        <w:gridCol w:w="2250"/>
        <w:gridCol w:w="1980"/>
      </w:tblGrid>
      <w:tr w:rsidR="009C7E26" w:rsidRPr="00CC4AAC" w:rsidTr="0067696C">
        <w:trPr>
          <w:cantSplit/>
        </w:trPr>
        <w:tc>
          <w:tcPr>
            <w:tcW w:w="855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Item-Total Statistics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70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Mean if Item Deleted</w:t>
            </w:r>
          </w:p>
        </w:tc>
        <w:tc>
          <w:tcPr>
            <w:tcW w:w="189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Variance if Item Deleted</w:t>
            </w:r>
          </w:p>
        </w:tc>
        <w:tc>
          <w:tcPr>
            <w:tcW w:w="22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orrected Item-Total Correlation</w:t>
            </w:r>
          </w:p>
        </w:tc>
        <w:tc>
          <w:tcPr>
            <w:tcW w:w="19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 if Item Deleted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1</w:t>
            </w:r>
          </w:p>
        </w:tc>
        <w:tc>
          <w:tcPr>
            <w:tcW w:w="170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77</w:t>
            </w:r>
          </w:p>
        </w:tc>
        <w:tc>
          <w:tcPr>
            <w:tcW w:w="189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5.840</w:t>
            </w:r>
          </w:p>
        </w:tc>
        <w:tc>
          <w:tcPr>
            <w:tcW w:w="225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73</w:t>
            </w:r>
          </w:p>
        </w:tc>
        <w:tc>
          <w:tcPr>
            <w:tcW w:w="198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7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2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63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757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46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4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3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6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092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21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3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4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50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603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14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0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5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40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386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95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0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6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40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800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93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5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7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3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102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54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1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8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50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086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87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6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1.9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53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602</w:t>
            </w:r>
          </w:p>
        </w:tc>
        <w:tc>
          <w:tcPr>
            <w:tcW w:w="22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49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98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.10</w:t>
            </w:r>
          </w:p>
        </w:tc>
        <w:tc>
          <w:tcPr>
            <w:tcW w:w="170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7.83</w:t>
            </w:r>
          </w:p>
        </w:tc>
        <w:tc>
          <w:tcPr>
            <w:tcW w:w="189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075</w:t>
            </w:r>
          </w:p>
        </w:tc>
        <w:tc>
          <w:tcPr>
            <w:tcW w:w="225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04</w:t>
            </w:r>
          </w:p>
        </w:tc>
        <w:tc>
          <w:tcPr>
            <w:tcW w:w="198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14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26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9"/>
        <w:gridCol w:w="1154"/>
      </w:tblGrid>
      <w:tr w:rsidR="009C7E26" w:rsidRPr="00CC4AAC" w:rsidTr="0067696C">
        <w:trPr>
          <w:cantSplit/>
        </w:trPr>
        <w:tc>
          <w:tcPr>
            <w:tcW w:w="26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eliability Statistics</w:t>
            </w:r>
          </w:p>
        </w:tc>
      </w:tr>
      <w:tr w:rsidR="009C7E26" w:rsidRPr="00CC4AAC" w:rsidTr="0067696C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 of Items</w:t>
            </w:r>
          </w:p>
        </w:tc>
      </w:tr>
      <w:tr w:rsidR="009C7E26" w:rsidRPr="00CC4AAC" w:rsidTr="0067696C">
        <w:trPr>
          <w:cantSplit/>
        </w:trPr>
        <w:tc>
          <w:tcPr>
            <w:tcW w:w="14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14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2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81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0"/>
        <w:gridCol w:w="1530"/>
        <w:gridCol w:w="1800"/>
        <w:gridCol w:w="1980"/>
        <w:gridCol w:w="1980"/>
      </w:tblGrid>
      <w:tr w:rsidR="009C7E26" w:rsidRPr="00CC4AAC" w:rsidTr="0067696C">
        <w:trPr>
          <w:cantSplit/>
        </w:trPr>
        <w:tc>
          <w:tcPr>
            <w:tcW w:w="819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Item-Total Statistics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5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Mean if Item Deleted</w:t>
            </w:r>
          </w:p>
        </w:tc>
        <w:tc>
          <w:tcPr>
            <w:tcW w:w="18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Variance if Item Deleted</w:t>
            </w:r>
          </w:p>
        </w:tc>
        <w:tc>
          <w:tcPr>
            <w:tcW w:w="19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orrected Item-Total Correlation</w:t>
            </w:r>
          </w:p>
        </w:tc>
        <w:tc>
          <w:tcPr>
            <w:tcW w:w="19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 if Item Deleted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1</w:t>
            </w:r>
          </w:p>
        </w:tc>
        <w:tc>
          <w:tcPr>
            <w:tcW w:w="15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7</w:t>
            </w:r>
          </w:p>
        </w:tc>
        <w:tc>
          <w:tcPr>
            <w:tcW w:w="180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9.151</w:t>
            </w:r>
          </w:p>
        </w:tc>
        <w:tc>
          <w:tcPr>
            <w:tcW w:w="198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06</w:t>
            </w:r>
          </w:p>
        </w:tc>
        <w:tc>
          <w:tcPr>
            <w:tcW w:w="198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17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2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9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679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80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6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3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666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38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0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4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67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885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60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3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5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7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9.151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88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13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6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8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661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15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4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7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6.892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74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7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8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9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266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92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5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9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7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978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85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6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10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8.133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7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4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11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7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8.478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44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8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2.12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6.87</w:t>
            </w:r>
          </w:p>
        </w:tc>
        <w:tc>
          <w:tcPr>
            <w:tcW w:w="180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8.257</w:t>
            </w:r>
          </w:p>
        </w:tc>
        <w:tc>
          <w:tcPr>
            <w:tcW w:w="198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03</w:t>
            </w:r>
          </w:p>
        </w:tc>
        <w:tc>
          <w:tcPr>
            <w:tcW w:w="198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909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26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9"/>
        <w:gridCol w:w="1154"/>
      </w:tblGrid>
      <w:tr w:rsidR="009C7E26" w:rsidRPr="00CC4AAC" w:rsidTr="0067696C">
        <w:trPr>
          <w:cantSplit/>
        </w:trPr>
        <w:tc>
          <w:tcPr>
            <w:tcW w:w="26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Reliability Statistics</w:t>
            </w:r>
          </w:p>
        </w:tc>
      </w:tr>
      <w:tr w:rsidR="009C7E26" w:rsidRPr="00CC4AAC" w:rsidTr="0067696C">
        <w:trPr>
          <w:cantSplit/>
        </w:trPr>
        <w:tc>
          <w:tcPr>
            <w:tcW w:w="14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 of Items</w:t>
            </w:r>
          </w:p>
        </w:tc>
      </w:tr>
      <w:tr w:rsidR="009C7E26" w:rsidRPr="00CC4AAC" w:rsidTr="0067696C">
        <w:trPr>
          <w:cantSplit/>
        </w:trPr>
        <w:tc>
          <w:tcPr>
            <w:tcW w:w="14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71</w:t>
            </w:r>
          </w:p>
        </w:tc>
        <w:tc>
          <w:tcPr>
            <w:tcW w:w="11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</w:t>
            </w:r>
          </w:p>
        </w:tc>
      </w:tr>
    </w:tbl>
    <w:p w:rsidR="009C7E26" w:rsidRPr="009C7E26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</w:rPr>
      </w:pPr>
    </w:p>
    <w:tbl>
      <w:tblPr>
        <w:tblW w:w="82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0"/>
        <w:gridCol w:w="1530"/>
        <w:gridCol w:w="1890"/>
        <w:gridCol w:w="2070"/>
        <w:gridCol w:w="1980"/>
      </w:tblGrid>
      <w:tr w:rsidR="009C7E26" w:rsidRPr="00CC4AAC" w:rsidTr="0067696C">
        <w:trPr>
          <w:cantSplit/>
        </w:trPr>
        <w:tc>
          <w:tcPr>
            <w:tcW w:w="82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Item-Total Statistics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5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Mean if Item Deleted</w:t>
            </w:r>
          </w:p>
        </w:tc>
        <w:tc>
          <w:tcPr>
            <w:tcW w:w="189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cale Variance if Item Deleted</w:t>
            </w:r>
          </w:p>
        </w:tc>
        <w:tc>
          <w:tcPr>
            <w:tcW w:w="2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orrected Item-Total Correlation</w:t>
            </w:r>
          </w:p>
        </w:tc>
        <w:tc>
          <w:tcPr>
            <w:tcW w:w="19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Cronbach's Alpha if Item Deleted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1</w:t>
            </w:r>
          </w:p>
        </w:tc>
        <w:tc>
          <w:tcPr>
            <w:tcW w:w="15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27</w:t>
            </w:r>
          </w:p>
        </w:tc>
        <w:tc>
          <w:tcPr>
            <w:tcW w:w="189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892</w:t>
            </w:r>
          </w:p>
        </w:tc>
        <w:tc>
          <w:tcPr>
            <w:tcW w:w="207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56</w:t>
            </w:r>
          </w:p>
        </w:tc>
        <w:tc>
          <w:tcPr>
            <w:tcW w:w="198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61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2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53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740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22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56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3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4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947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3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52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4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33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989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58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61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5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30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562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86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51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6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4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120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80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60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lastRenderedPageBreak/>
              <w:t>X3.7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23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323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737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47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8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3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.620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60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54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9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27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0.478</w:t>
            </w: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97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50</w:t>
            </w:r>
          </w:p>
        </w:tc>
      </w:tr>
      <w:tr w:rsidR="009C7E26" w:rsidRPr="00CC4AAC" w:rsidTr="0067696C">
        <w:trPr>
          <w:cantSplit/>
        </w:trPr>
        <w:tc>
          <w:tcPr>
            <w:tcW w:w="81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X3.10</w:t>
            </w:r>
          </w:p>
        </w:tc>
        <w:tc>
          <w:tcPr>
            <w:tcW w:w="15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8.47</w:t>
            </w:r>
          </w:p>
        </w:tc>
        <w:tc>
          <w:tcPr>
            <w:tcW w:w="189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1.568</w:t>
            </w:r>
          </w:p>
        </w:tc>
        <w:tc>
          <w:tcPr>
            <w:tcW w:w="207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251</w:t>
            </w:r>
          </w:p>
        </w:tc>
        <w:tc>
          <w:tcPr>
            <w:tcW w:w="198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87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58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20"/>
        <w:gridCol w:w="1170"/>
        <w:gridCol w:w="1620"/>
        <w:gridCol w:w="540"/>
      </w:tblGrid>
      <w:tr w:rsidR="009C7E26" w:rsidRPr="00CC4AAC" w:rsidTr="0067696C">
        <w:trPr>
          <w:cantSplit/>
        </w:trPr>
        <w:tc>
          <w:tcPr>
            <w:tcW w:w="585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Descriptive Statistics</w:t>
            </w:r>
          </w:p>
        </w:tc>
      </w:tr>
      <w:tr w:rsidR="009C7E26" w:rsidRPr="00CC4AAC" w:rsidTr="0067696C">
        <w:trPr>
          <w:cantSplit/>
        </w:trPr>
        <w:tc>
          <w:tcPr>
            <w:tcW w:w="25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17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ean</w:t>
            </w:r>
          </w:p>
        </w:tc>
        <w:tc>
          <w:tcPr>
            <w:tcW w:w="16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td. Deviation</w:t>
            </w:r>
          </w:p>
        </w:tc>
        <w:tc>
          <w:tcPr>
            <w:tcW w:w="5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</w:tr>
      <w:tr w:rsidR="009C7E26" w:rsidRPr="00CC4AAC" w:rsidTr="0067696C">
        <w:trPr>
          <w:cantSplit/>
        </w:trPr>
        <w:tc>
          <w:tcPr>
            <w:tcW w:w="252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ales Volume (Y)</w:t>
            </w:r>
          </w:p>
        </w:tc>
        <w:tc>
          <w:tcPr>
            <w:tcW w:w="117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7.99770</w:t>
            </w:r>
          </w:p>
        </w:tc>
        <w:tc>
          <w:tcPr>
            <w:tcW w:w="16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.542635</w:t>
            </w:r>
          </w:p>
        </w:tc>
        <w:tc>
          <w:tcPr>
            <w:tcW w:w="5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0</w:t>
            </w:r>
          </w:p>
        </w:tc>
      </w:tr>
      <w:tr w:rsidR="009C7E26" w:rsidRPr="00CC4AAC" w:rsidTr="0067696C">
        <w:trPr>
          <w:cantSplit/>
        </w:trPr>
        <w:tc>
          <w:tcPr>
            <w:tcW w:w="25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</w:t>
            </w:r>
            <w: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oduct P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ice (X1)</w:t>
            </w:r>
          </w:p>
        </w:tc>
        <w:tc>
          <w:tcPr>
            <w:tcW w:w="117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4.99368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5.794454</w:t>
            </w:r>
          </w:p>
        </w:tc>
        <w:tc>
          <w:tcPr>
            <w:tcW w:w="5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0</w:t>
            </w:r>
          </w:p>
        </w:tc>
      </w:tr>
      <w:tr w:rsidR="009C7E26" w:rsidRPr="00CC4AAC" w:rsidTr="0067696C">
        <w:trPr>
          <w:cantSplit/>
        </w:trPr>
        <w:tc>
          <w:tcPr>
            <w:tcW w:w="25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roduct Quality (X2)</w:t>
            </w:r>
          </w:p>
        </w:tc>
        <w:tc>
          <w:tcPr>
            <w:tcW w:w="117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2.28490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6.445456</w:t>
            </w:r>
          </w:p>
        </w:tc>
        <w:tc>
          <w:tcPr>
            <w:tcW w:w="5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0</w:t>
            </w:r>
          </w:p>
        </w:tc>
      </w:tr>
      <w:tr w:rsidR="009C7E26" w:rsidRPr="00CC4AAC" w:rsidTr="0067696C">
        <w:trPr>
          <w:cantSplit/>
        </w:trPr>
        <w:tc>
          <w:tcPr>
            <w:tcW w:w="252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istribution Line (X3)</w:t>
            </w:r>
          </w:p>
        </w:tc>
        <w:tc>
          <w:tcPr>
            <w:tcW w:w="117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9.54042</w:t>
            </w:r>
          </w:p>
        </w:tc>
        <w:tc>
          <w:tcPr>
            <w:tcW w:w="16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5.500239</w:t>
            </w:r>
          </w:p>
        </w:tc>
        <w:tc>
          <w:tcPr>
            <w:tcW w:w="5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0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86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0"/>
        <w:gridCol w:w="3780"/>
        <w:gridCol w:w="2430"/>
        <w:gridCol w:w="1530"/>
      </w:tblGrid>
      <w:tr w:rsidR="009C7E26" w:rsidRPr="00CC4AAC" w:rsidTr="0067696C">
        <w:trPr>
          <w:cantSplit/>
        </w:trPr>
        <w:tc>
          <w:tcPr>
            <w:tcW w:w="8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Variables Entered/Removed</w:t>
            </w: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3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Variables Entered</w:t>
            </w:r>
          </w:p>
        </w:tc>
        <w:tc>
          <w:tcPr>
            <w:tcW w:w="24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Variables Removed</w:t>
            </w:r>
          </w:p>
        </w:tc>
        <w:tc>
          <w:tcPr>
            <w:tcW w:w="15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ethod</w:t>
            </w:r>
          </w:p>
        </w:tc>
      </w:tr>
      <w:tr w:rsidR="009C7E26" w:rsidRPr="00CC4AAC" w:rsidTr="0067696C">
        <w:trPr>
          <w:cantSplit/>
        </w:trPr>
        <w:tc>
          <w:tcPr>
            <w:tcW w:w="9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3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istribution Line (X3), P</w:t>
            </w:r>
            <w: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oduct P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ice (X1), Product Quality (X2)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24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</w:t>
            </w:r>
          </w:p>
        </w:tc>
        <w:tc>
          <w:tcPr>
            <w:tcW w:w="15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Enter</w:t>
            </w:r>
          </w:p>
        </w:tc>
      </w:tr>
      <w:tr w:rsidR="009C7E26" w:rsidRPr="00CC4AAC" w:rsidTr="0067696C">
        <w:trPr>
          <w:cantSplit/>
        </w:trPr>
        <w:tc>
          <w:tcPr>
            <w:tcW w:w="8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. Dependent Variable: Sales Volume (Y)</w:t>
            </w:r>
          </w:p>
        </w:tc>
      </w:tr>
      <w:tr w:rsidR="009C7E26" w:rsidRPr="00CC4AAC" w:rsidTr="0067696C">
        <w:trPr>
          <w:cantSplit/>
        </w:trPr>
        <w:tc>
          <w:tcPr>
            <w:tcW w:w="8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b. All requested variables entered.</w:t>
            </w:r>
          </w:p>
        </w:tc>
      </w:tr>
    </w:tbl>
    <w:p w:rsidR="009C7E26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57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4"/>
        <w:gridCol w:w="1000"/>
        <w:gridCol w:w="1061"/>
        <w:gridCol w:w="1455"/>
        <w:gridCol w:w="1455"/>
      </w:tblGrid>
      <w:tr w:rsidR="009C7E26" w:rsidRPr="00CC4AAC" w:rsidTr="0067696C">
        <w:trPr>
          <w:cantSplit/>
        </w:trPr>
        <w:tc>
          <w:tcPr>
            <w:tcW w:w="574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Model Summary</w:t>
            </w: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9C7E26" w:rsidRPr="00CC4AAC" w:rsidTr="0067696C">
        <w:trPr>
          <w:cantSplit/>
        </w:trPr>
        <w:tc>
          <w:tcPr>
            <w:tcW w:w="7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</w:t>
            </w:r>
          </w:p>
        </w:tc>
        <w:tc>
          <w:tcPr>
            <w:tcW w:w="10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 Square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djusted R Square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td. Error of the Estimate</w:t>
            </w:r>
          </w:p>
        </w:tc>
      </w:tr>
      <w:tr w:rsidR="009C7E26" w:rsidRPr="00CC4AAC" w:rsidTr="0067696C">
        <w:trPr>
          <w:cantSplit/>
        </w:trPr>
        <w:tc>
          <w:tcPr>
            <w:tcW w:w="7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64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06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409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389</w:t>
            </w:r>
          </w:p>
        </w:tc>
        <w:tc>
          <w:tcPr>
            <w:tcW w:w="145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.769589</w:t>
            </w:r>
          </w:p>
        </w:tc>
      </w:tr>
      <w:tr w:rsidR="009C7E26" w:rsidRPr="00CC4AAC" w:rsidTr="0067696C">
        <w:trPr>
          <w:cantSplit/>
        </w:trPr>
        <w:tc>
          <w:tcPr>
            <w:tcW w:w="574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. Predictors: (Constant), Distribution Line (X3), P</w:t>
            </w:r>
            <w: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oduct P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ice (X1), Product Quality (X2)</w:t>
            </w:r>
          </w:p>
        </w:tc>
      </w:tr>
      <w:tr w:rsidR="009C7E26" w:rsidRPr="00CC4AAC" w:rsidTr="0067696C">
        <w:trPr>
          <w:cantSplit/>
        </w:trPr>
        <w:tc>
          <w:tcPr>
            <w:tcW w:w="574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b. Dependent Variable: Sales Volume (Y)</w:t>
            </w:r>
          </w:p>
          <w:p w:rsidR="009C7E26" w:rsidRPr="009C7E26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90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8"/>
        <w:gridCol w:w="1522"/>
        <w:gridCol w:w="2430"/>
        <w:gridCol w:w="810"/>
        <w:gridCol w:w="1890"/>
        <w:gridCol w:w="900"/>
        <w:gridCol w:w="720"/>
      </w:tblGrid>
      <w:tr w:rsidR="009C7E26" w:rsidRPr="00CC4AAC" w:rsidTr="0067696C">
        <w:trPr>
          <w:cantSplit/>
        </w:trPr>
        <w:tc>
          <w:tcPr>
            <w:tcW w:w="900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ANOVA</w:t>
            </w: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9C7E26" w:rsidRPr="00CC4AAC" w:rsidTr="0067696C">
        <w:trPr>
          <w:cantSplit/>
        </w:trPr>
        <w:tc>
          <w:tcPr>
            <w:tcW w:w="225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24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um of Squares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f</w:t>
            </w:r>
          </w:p>
        </w:tc>
        <w:tc>
          <w:tcPr>
            <w:tcW w:w="189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ean Square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F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ig.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52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egression</w:t>
            </w:r>
          </w:p>
        </w:tc>
        <w:tc>
          <w:tcPr>
            <w:tcW w:w="24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457.299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89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52.433</w:t>
            </w:r>
          </w:p>
        </w:tc>
        <w:tc>
          <w:tcPr>
            <w:tcW w:w="90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9.872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9C7E26" w:rsidRPr="00CC4AAC" w:rsidTr="0067696C">
        <w:trPr>
          <w:cantSplit/>
        </w:trPr>
        <w:tc>
          <w:tcPr>
            <w:tcW w:w="72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Residual</w:t>
            </w:r>
          </w:p>
        </w:tc>
        <w:tc>
          <w:tcPr>
            <w:tcW w:w="24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659.674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7.67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72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Total</w:t>
            </w:r>
          </w:p>
        </w:tc>
        <w:tc>
          <w:tcPr>
            <w:tcW w:w="24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1116.973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89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90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2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900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. Dependent Variable: Sales Volume (Y)</w:t>
            </w:r>
          </w:p>
        </w:tc>
      </w:tr>
      <w:tr w:rsidR="009C7E26" w:rsidRPr="00CC4AAC" w:rsidTr="0067696C">
        <w:trPr>
          <w:cantSplit/>
        </w:trPr>
        <w:tc>
          <w:tcPr>
            <w:tcW w:w="900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b. Predictors: (Constant), Distribution Line (X3), Pr</w:t>
            </w:r>
            <w: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oduct Pr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ice (X1), Product Quality (X2)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10080" w:type="dxa"/>
        <w:tblInd w:w="-7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0"/>
        <w:gridCol w:w="1260"/>
        <w:gridCol w:w="810"/>
        <w:gridCol w:w="810"/>
        <w:gridCol w:w="1350"/>
        <w:gridCol w:w="720"/>
        <w:gridCol w:w="630"/>
        <w:gridCol w:w="720"/>
        <w:gridCol w:w="720"/>
        <w:gridCol w:w="630"/>
        <w:gridCol w:w="1080"/>
        <w:gridCol w:w="810"/>
      </w:tblGrid>
      <w:tr w:rsidR="009C7E26" w:rsidRPr="00CC4AAC" w:rsidTr="0067696C">
        <w:trPr>
          <w:cantSplit/>
        </w:trPr>
        <w:tc>
          <w:tcPr>
            <w:tcW w:w="1008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lang w:val="en-US"/>
              </w:rPr>
              <w:t>Coefficients</w:t>
            </w:r>
            <w:r w:rsidRPr="00CC4AAC">
              <w:rPr>
                <w:rFonts w:asciiTheme="majorBidi" w:hAnsiTheme="majorBidi" w:cstheme="majorBidi"/>
                <w:b/>
                <w:bCs/>
                <w:color w:val="000000"/>
                <w:vertAlign w:val="superscript"/>
                <w:lang w:val="en-US"/>
              </w:rPr>
              <w:t>a</w:t>
            </w:r>
          </w:p>
        </w:tc>
      </w:tr>
      <w:tr w:rsidR="009C7E26" w:rsidRPr="00CC4AAC" w:rsidTr="0067696C">
        <w:trPr>
          <w:cantSplit/>
        </w:trPr>
        <w:tc>
          <w:tcPr>
            <w:tcW w:w="18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Model</w:t>
            </w:r>
          </w:p>
        </w:tc>
        <w:tc>
          <w:tcPr>
            <w:tcW w:w="162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Unstandardized Coefficients</w:t>
            </w:r>
          </w:p>
        </w:tc>
        <w:tc>
          <w:tcPr>
            <w:tcW w:w="1350" w:type="dxa"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tandardized Coefficients</w:t>
            </w:r>
          </w:p>
        </w:tc>
        <w:tc>
          <w:tcPr>
            <w:tcW w:w="720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</w:t>
            </w:r>
          </w:p>
        </w:tc>
        <w:tc>
          <w:tcPr>
            <w:tcW w:w="630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ig.</w:t>
            </w:r>
          </w:p>
        </w:tc>
        <w:tc>
          <w:tcPr>
            <w:tcW w:w="2070" w:type="dxa"/>
            <w:gridSpan w:val="3"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Correlations</w:t>
            </w:r>
          </w:p>
        </w:tc>
        <w:tc>
          <w:tcPr>
            <w:tcW w:w="1890" w:type="dxa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Collinearity Statistics</w:t>
            </w:r>
          </w:p>
        </w:tc>
      </w:tr>
      <w:tr w:rsidR="009C7E26" w:rsidRPr="00CC4AAC" w:rsidTr="0067696C">
        <w:trPr>
          <w:cantSplit/>
        </w:trPr>
        <w:tc>
          <w:tcPr>
            <w:tcW w:w="180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81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B</w:t>
            </w:r>
          </w:p>
        </w:tc>
        <w:tc>
          <w:tcPr>
            <w:tcW w:w="81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Std. Error</w:t>
            </w:r>
          </w:p>
        </w:tc>
        <w:tc>
          <w:tcPr>
            <w:tcW w:w="135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Beta</w:t>
            </w:r>
          </w:p>
        </w:tc>
        <w:tc>
          <w:tcPr>
            <w:tcW w:w="720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630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72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Zero-order</w:t>
            </w:r>
          </w:p>
        </w:tc>
        <w:tc>
          <w:tcPr>
            <w:tcW w:w="72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artial</w:t>
            </w:r>
          </w:p>
        </w:tc>
        <w:tc>
          <w:tcPr>
            <w:tcW w:w="63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art</w:t>
            </w:r>
          </w:p>
        </w:tc>
        <w:tc>
          <w:tcPr>
            <w:tcW w:w="1080" w:type="dxa"/>
            <w:tcBorders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Tolerance</w:t>
            </w:r>
          </w:p>
        </w:tc>
        <w:tc>
          <w:tcPr>
            <w:tcW w:w="81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VIF</w:t>
            </w:r>
          </w:p>
        </w:tc>
      </w:tr>
      <w:tr w:rsidR="009C7E26" w:rsidRPr="00CC4AAC" w:rsidTr="0067696C">
        <w:trPr>
          <w:cantSplit/>
        </w:trPr>
        <w:tc>
          <w:tcPr>
            <w:tcW w:w="5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</w:t>
            </w:r>
          </w:p>
        </w:tc>
        <w:tc>
          <w:tcPr>
            <w:tcW w:w="126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(Constant)</w:t>
            </w:r>
          </w:p>
        </w:tc>
        <w:tc>
          <w:tcPr>
            <w:tcW w:w="81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.311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2.017</w:t>
            </w:r>
          </w:p>
        </w:tc>
        <w:tc>
          <w:tcPr>
            <w:tcW w:w="135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642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04</w:t>
            </w: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72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</w:tr>
      <w:tr w:rsidR="009C7E26" w:rsidRPr="00CC4AAC" w:rsidTr="0067696C">
        <w:trPr>
          <w:cantSplit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</w:t>
            </w:r>
            <w:r>
              <w:rPr>
                <w:rFonts w:asciiTheme="majorBidi" w:hAnsiTheme="majorBidi" w:cstheme="majorBidi"/>
                <w:color w:val="000000"/>
                <w:lang w:val="en-US"/>
              </w:rPr>
              <w:t>roduct P</w:t>
            </w: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rice (X1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7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5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42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3.95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00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9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9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09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641</w:t>
            </w:r>
          </w:p>
        </w:tc>
      </w:tr>
      <w:tr w:rsidR="009C7E26" w:rsidRPr="00CC4AAC" w:rsidTr="0067696C">
        <w:trPr>
          <w:cantSplit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Product Quality (X2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4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58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5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2.4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18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31</w:t>
            </w:r>
          </w:p>
        </w:tc>
        <w:tc>
          <w:tcPr>
            <w:tcW w:w="72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2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19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08</w:t>
            </w: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644</w:t>
            </w:r>
          </w:p>
        </w:tc>
      </w:tr>
      <w:tr w:rsidR="009C7E26" w:rsidRPr="00CC4AAC" w:rsidTr="0067696C">
        <w:trPr>
          <w:cantSplit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rPr>
                <w:rFonts w:asciiTheme="majorBidi" w:hAnsiTheme="majorBidi" w:cstheme="majorBidi"/>
                <w:color w:val="00000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Distribution Line (X3)</w:t>
            </w:r>
          </w:p>
        </w:tc>
        <w:tc>
          <w:tcPr>
            <w:tcW w:w="81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40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2</w:t>
            </w:r>
          </w:p>
        </w:tc>
        <w:tc>
          <w:tcPr>
            <w:tcW w:w="135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2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642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523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371</w:t>
            </w:r>
          </w:p>
        </w:tc>
        <w:tc>
          <w:tcPr>
            <w:tcW w:w="72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69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053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.735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1.360</w:t>
            </w:r>
          </w:p>
        </w:tc>
      </w:tr>
      <w:tr w:rsidR="009C7E26" w:rsidRPr="00CC4AAC" w:rsidTr="0067696C">
        <w:trPr>
          <w:cantSplit/>
        </w:trPr>
        <w:tc>
          <w:tcPr>
            <w:tcW w:w="1008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Theme="majorBidi" w:hAnsiTheme="majorBidi" w:cstheme="majorBidi"/>
                <w:color w:val="000000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lang w:val="en-US"/>
              </w:rPr>
              <w:t>a. Dependent Variable: Sales Volume (Y)</w:t>
            </w:r>
          </w:p>
        </w:tc>
      </w:tr>
    </w:tbl>
    <w:p w:rsidR="009C7E26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576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96"/>
        <w:gridCol w:w="1654"/>
        <w:gridCol w:w="1710"/>
      </w:tblGrid>
      <w:tr w:rsidR="009C7E26" w:rsidRPr="00CC4AAC" w:rsidTr="0067696C">
        <w:trPr>
          <w:cantSplit/>
          <w:jc w:val="center"/>
        </w:trPr>
        <w:tc>
          <w:tcPr>
            <w:tcW w:w="57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  <w:t>One-Sample Kolmogorov-Smirnov Test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405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171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Unstandardized Residual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405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171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90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239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ormal Parameters</w:t>
            </w: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vertAlign w:val="superscript"/>
                <w:lang w:val="en-US"/>
              </w:rPr>
              <w:t>a,b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ean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000000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23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Std. Deviation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2.72251085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239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ost Extreme Differences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bsolute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87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23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ositive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052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239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.087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405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lastRenderedPageBreak/>
              <w:t>Kolmogorov-Smirnov Z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827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405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symp. Sig. (2-tailed)</w:t>
            </w:r>
          </w:p>
        </w:tc>
        <w:tc>
          <w:tcPr>
            <w:tcW w:w="171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.501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57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. Test distribution is Normal.</w:t>
            </w:r>
          </w:p>
        </w:tc>
      </w:tr>
      <w:tr w:rsidR="009C7E26" w:rsidRPr="00CC4AAC" w:rsidTr="0067696C">
        <w:trPr>
          <w:cantSplit/>
          <w:jc w:val="center"/>
        </w:trPr>
        <w:tc>
          <w:tcPr>
            <w:tcW w:w="57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C7E26" w:rsidRPr="00CC4AAC" w:rsidRDefault="009C7E26" w:rsidP="0067696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CC4AAC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b. Calculated from data.</w:t>
            </w:r>
          </w:p>
        </w:tc>
      </w:tr>
    </w:tbl>
    <w:p w:rsidR="009C7E26" w:rsidRPr="00CC4AAC" w:rsidRDefault="009C7E26" w:rsidP="009C7E26">
      <w:pPr>
        <w:autoSpaceDE w:val="0"/>
        <w:autoSpaceDN w:val="0"/>
        <w:adjustRightInd w:val="0"/>
        <w:spacing w:after="0" w:line="400" w:lineRule="atLeast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noProof/>
          <w:sz w:val="24"/>
          <w:szCs w:val="24"/>
          <w:lang w:val="en-US"/>
        </w:rPr>
        <w:drawing>
          <wp:inline distT="0" distB="0" distL="0" distR="0" wp14:anchorId="0990CD5F" wp14:editId="13235FED">
            <wp:extent cx="5800782" cy="4640239"/>
            <wp:effectExtent l="0" t="0" r="0" b="825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8607" cy="46624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noProof/>
          <w:sz w:val="24"/>
          <w:szCs w:val="24"/>
          <w:lang w:val="en-US"/>
        </w:rPr>
        <w:lastRenderedPageBreak/>
        <w:drawing>
          <wp:inline distT="0" distB="0" distL="0" distR="0" wp14:anchorId="4F23B33B" wp14:editId="279FB7C0">
            <wp:extent cx="4776716" cy="3821056"/>
            <wp:effectExtent l="0" t="0" r="5080" b="825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9386" cy="3823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400" w:lineRule="atLeast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  <w:lang w:val="en-US"/>
        </w:rPr>
      </w:pPr>
    </w:p>
    <w:p w:rsidR="009C7E26" w:rsidRPr="00CC4AAC" w:rsidRDefault="009C7E26" w:rsidP="009C7E26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noProof/>
          <w:sz w:val="24"/>
          <w:szCs w:val="24"/>
          <w:lang w:val="en-US"/>
        </w:rPr>
        <w:drawing>
          <wp:inline distT="0" distB="0" distL="0" distR="0" wp14:anchorId="35590802" wp14:editId="3395049A">
            <wp:extent cx="4421874" cy="3537205"/>
            <wp:effectExtent l="0" t="0" r="0" b="635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4788" cy="35395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t>Lampiran 15</w:t>
      </w:r>
    </w:p>
    <w:p w:rsidR="009C7E26" w:rsidRPr="00CC4AAC" w:rsidRDefault="009C7E26" w:rsidP="009C7E2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sz w:val="24"/>
          <w:szCs w:val="24"/>
          <w:lang w:val="en-US"/>
        </w:rPr>
        <w:t>FOTO RESPONDEN</w:t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76DE538C" wp14:editId="4A380643">
            <wp:simplePos x="0" y="0"/>
            <wp:positionH relativeFrom="column">
              <wp:posOffset>2535237</wp:posOffset>
            </wp:positionH>
            <wp:positionV relativeFrom="paragraph">
              <wp:posOffset>433388</wp:posOffset>
            </wp:positionV>
            <wp:extent cx="3486785" cy="2614930"/>
            <wp:effectExtent l="0" t="2222" r="0" b="0"/>
            <wp:wrapNone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665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486785" cy="2614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2336" behindDoc="0" locked="0" layoutInCell="1" allowOverlap="1" wp14:anchorId="62552176" wp14:editId="76F1A5FF">
            <wp:simplePos x="0" y="0"/>
            <wp:positionH relativeFrom="column">
              <wp:posOffset>2511898</wp:posOffset>
            </wp:positionH>
            <wp:positionV relativeFrom="paragraph">
              <wp:posOffset>4193761</wp:posOffset>
            </wp:positionV>
            <wp:extent cx="3657600" cy="2743200"/>
            <wp:effectExtent l="0" t="0" r="0" b="0"/>
            <wp:wrapNone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37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5760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0288" behindDoc="0" locked="0" layoutInCell="1" allowOverlap="1" wp14:anchorId="2F7A2AB0" wp14:editId="7CC46FEF">
            <wp:simplePos x="0" y="0"/>
            <wp:positionH relativeFrom="column">
              <wp:posOffset>36830</wp:posOffset>
            </wp:positionH>
            <wp:positionV relativeFrom="paragraph">
              <wp:posOffset>3860830</wp:posOffset>
            </wp:positionV>
            <wp:extent cx="2650490" cy="3534410"/>
            <wp:effectExtent l="0" t="0" r="0" b="8890"/>
            <wp:wrapNone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00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0490" cy="35344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inline distT="0" distB="0" distL="0" distR="0" wp14:anchorId="17072767" wp14:editId="087F4C66">
            <wp:extent cx="3489330" cy="2616889"/>
            <wp:effectExtent l="0" t="1905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646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493575" cy="26200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3360" behindDoc="0" locked="0" layoutInCell="1" allowOverlap="1" wp14:anchorId="16A29E74" wp14:editId="77A580DC">
            <wp:simplePos x="0" y="0"/>
            <wp:positionH relativeFrom="column">
              <wp:posOffset>2553970</wp:posOffset>
            </wp:positionH>
            <wp:positionV relativeFrom="paragraph">
              <wp:posOffset>4316730</wp:posOffset>
            </wp:positionV>
            <wp:extent cx="3655695" cy="2741295"/>
            <wp:effectExtent l="0" t="0" r="1905" b="1905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73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55695" cy="2741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5408" behindDoc="0" locked="0" layoutInCell="1" allowOverlap="1" wp14:anchorId="234D6505" wp14:editId="6B293646">
            <wp:simplePos x="0" y="0"/>
            <wp:positionH relativeFrom="column">
              <wp:posOffset>-412853</wp:posOffset>
            </wp:positionH>
            <wp:positionV relativeFrom="paragraph">
              <wp:posOffset>4324675</wp:posOffset>
            </wp:positionV>
            <wp:extent cx="3611245" cy="2708275"/>
            <wp:effectExtent l="0" t="5715" r="2540" b="2540"/>
            <wp:wrapNone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810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11245" cy="2708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1312" behindDoc="0" locked="0" layoutInCell="1" allowOverlap="1" wp14:anchorId="271403E2" wp14:editId="45E5B0AB">
            <wp:simplePos x="0" y="0"/>
            <wp:positionH relativeFrom="column">
              <wp:posOffset>2550639</wp:posOffset>
            </wp:positionH>
            <wp:positionV relativeFrom="paragraph">
              <wp:posOffset>276942</wp:posOffset>
            </wp:positionV>
            <wp:extent cx="3592141" cy="2955851"/>
            <wp:effectExtent l="0" t="5715" r="3175" b="3175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19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594546" cy="29578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inline distT="0" distB="0" distL="0" distR="0" wp14:anchorId="17B77979" wp14:editId="74BBD944">
            <wp:extent cx="3525668" cy="2644141"/>
            <wp:effectExtent l="2540" t="0" r="1270" b="127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683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551676" cy="2663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68480" behindDoc="0" locked="0" layoutInCell="1" allowOverlap="1" wp14:anchorId="658AFC63" wp14:editId="20015761">
            <wp:simplePos x="0" y="0"/>
            <wp:positionH relativeFrom="column">
              <wp:posOffset>2504846</wp:posOffset>
            </wp:positionH>
            <wp:positionV relativeFrom="paragraph">
              <wp:posOffset>4814814</wp:posOffset>
            </wp:positionV>
            <wp:extent cx="3756025" cy="2816860"/>
            <wp:effectExtent l="0" t="6667" r="9207" b="9208"/>
            <wp:wrapNone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894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756025" cy="28168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6E81EFEA" wp14:editId="09DDCF62">
            <wp:simplePos x="0" y="0"/>
            <wp:positionH relativeFrom="column">
              <wp:posOffset>-424815</wp:posOffset>
            </wp:positionH>
            <wp:positionV relativeFrom="paragraph">
              <wp:posOffset>4827270</wp:posOffset>
            </wp:positionV>
            <wp:extent cx="3651250" cy="2738120"/>
            <wp:effectExtent l="0" t="635" r="5715" b="5715"/>
            <wp:wrapNone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853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51250" cy="27381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1D69A152" wp14:editId="785E7B89">
            <wp:simplePos x="0" y="0"/>
            <wp:positionH relativeFrom="column">
              <wp:posOffset>2536353</wp:posOffset>
            </wp:positionH>
            <wp:positionV relativeFrom="paragraph">
              <wp:posOffset>588764</wp:posOffset>
            </wp:positionV>
            <wp:extent cx="3834765" cy="2875915"/>
            <wp:effectExtent l="3175" t="0" r="0" b="0"/>
            <wp:wrapNone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92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834765" cy="28759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inline distT="0" distB="0" distL="0" distR="0" wp14:anchorId="5BB6322D" wp14:editId="77AFC87A">
            <wp:extent cx="4019610" cy="2743085"/>
            <wp:effectExtent l="9842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755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401977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2576" behindDoc="0" locked="0" layoutInCell="1" allowOverlap="1" wp14:anchorId="2DAAF23F" wp14:editId="121C3388">
            <wp:simplePos x="0" y="0"/>
            <wp:positionH relativeFrom="column">
              <wp:posOffset>3359150</wp:posOffset>
            </wp:positionH>
            <wp:positionV relativeFrom="paragraph">
              <wp:posOffset>70958</wp:posOffset>
            </wp:positionV>
            <wp:extent cx="2567322" cy="3976576"/>
            <wp:effectExtent l="0" t="0" r="4445" b="508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178544705.jpg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01" b="2778"/>
                    <a:stretch/>
                  </pic:blipFill>
                  <pic:spPr bwMode="auto">
                    <a:xfrm>
                      <a:off x="0" y="0"/>
                      <a:ext cx="2567322" cy="3976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7456" behindDoc="0" locked="0" layoutInCell="1" allowOverlap="1" wp14:anchorId="5EF1974F" wp14:editId="7546A6A9">
            <wp:simplePos x="0" y="0"/>
            <wp:positionH relativeFrom="column">
              <wp:posOffset>2659764</wp:posOffset>
            </wp:positionH>
            <wp:positionV relativeFrom="paragraph">
              <wp:posOffset>4827278</wp:posOffset>
            </wp:positionV>
            <wp:extent cx="3681763" cy="2760835"/>
            <wp:effectExtent l="3492" t="0" r="0" b="0"/>
            <wp:wrapNone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873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81763" cy="27608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70528" behindDoc="0" locked="0" layoutInCell="1" allowOverlap="1" wp14:anchorId="32748FFD" wp14:editId="3CC4BAA5">
            <wp:simplePos x="0" y="0"/>
            <wp:positionH relativeFrom="column">
              <wp:posOffset>-298457</wp:posOffset>
            </wp:positionH>
            <wp:positionV relativeFrom="paragraph">
              <wp:posOffset>4837467</wp:posOffset>
            </wp:positionV>
            <wp:extent cx="3657956" cy="2742962"/>
            <wp:effectExtent l="317" t="0" r="318" b="317"/>
            <wp:wrapNone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589.jp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657956" cy="274296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inline distT="0" distB="0" distL="0" distR="0" wp14:anchorId="62392EB2" wp14:editId="46C14BF0">
            <wp:extent cx="4165681" cy="3124131"/>
            <wp:effectExtent l="6667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833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4165681" cy="3124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1552" behindDoc="0" locked="0" layoutInCell="1" allowOverlap="1" wp14:anchorId="008B17E6" wp14:editId="732080A2">
            <wp:simplePos x="0" y="0"/>
            <wp:positionH relativeFrom="column">
              <wp:posOffset>2662555</wp:posOffset>
            </wp:positionH>
            <wp:positionV relativeFrom="paragraph">
              <wp:posOffset>572608</wp:posOffset>
            </wp:positionV>
            <wp:extent cx="3762375" cy="2821305"/>
            <wp:effectExtent l="0" t="5715" r="3810" b="3810"/>
            <wp:wrapNone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553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762375" cy="28213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inline distT="0" distB="0" distL="0" distR="0" wp14:anchorId="40F3BBE4" wp14:editId="617BF491">
            <wp:extent cx="3964548" cy="2973286"/>
            <wp:effectExtent l="318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917.jp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968010" cy="29758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CC4AAC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9504" behindDoc="0" locked="0" layoutInCell="1" allowOverlap="1" wp14:anchorId="6B62373D" wp14:editId="31EE13D3">
            <wp:simplePos x="0" y="0"/>
            <wp:positionH relativeFrom="column">
              <wp:posOffset>542925</wp:posOffset>
            </wp:positionH>
            <wp:positionV relativeFrom="paragraph">
              <wp:posOffset>90805</wp:posOffset>
            </wp:positionV>
            <wp:extent cx="5046345" cy="3784600"/>
            <wp:effectExtent l="0" t="0" r="1905" b="6350"/>
            <wp:wrapNone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939.jp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6345" cy="3784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  <w:r w:rsidRPr="00CC4AAC">
        <w:rPr>
          <w:rFonts w:asciiTheme="majorBidi" w:hAnsiTheme="majorBidi" w:cstheme="majorBidi"/>
          <w:b/>
          <w:bCs/>
          <w:i/>
          <w:iCs/>
          <w:noProof/>
          <w:sz w:val="24"/>
          <w:szCs w:val="24"/>
          <w:lang w:val="en-US"/>
        </w:rPr>
        <w:lastRenderedPageBreak/>
        <w:drawing>
          <wp:inline distT="0" distB="0" distL="0" distR="0" wp14:anchorId="157B5873" wp14:editId="37FD029A">
            <wp:extent cx="3933883" cy="2950289"/>
            <wp:effectExtent l="0" t="3492" r="6032" b="6033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85011543515.jpg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932399" cy="2949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Pr="00AD0BB6" w:rsidRDefault="009C7E26" w:rsidP="009C7E26">
      <w:pPr>
        <w:spacing w:line="480" w:lineRule="auto"/>
        <w:rPr>
          <w:rFonts w:asciiTheme="majorBidi" w:hAnsiTheme="majorBidi" w:cstheme="majorBidi"/>
          <w:b/>
          <w:bCs/>
          <w:i/>
          <w:iCs/>
          <w:sz w:val="24"/>
          <w:szCs w:val="24"/>
          <w:lang w:val="en-US"/>
        </w:rPr>
      </w:pPr>
    </w:p>
    <w:p w:rsidR="009C7E26" w:rsidRDefault="009C7E26" w:rsidP="009C7E26">
      <w:pPr>
        <w:spacing w:before="91"/>
        <w:ind w:left="588"/>
        <w:rPr>
          <w:rFonts w:ascii="Times New Roman"/>
          <w:b/>
          <w:lang w:val="ms-MY"/>
        </w:rPr>
      </w:pPr>
      <w:r>
        <w:rPr>
          <w:rFonts w:ascii="Times New Roman"/>
          <w:b/>
          <w:lang w:val="ms-MY"/>
        </w:rPr>
        <w:lastRenderedPageBreak/>
        <w:t>LAMPIRAN</w:t>
      </w:r>
      <w:r>
        <w:rPr>
          <w:rFonts w:ascii="Times New Roman"/>
          <w:b/>
          <w:spacing w:val="-1"/>
          <w:lang w:val="ms-MY"/>
        </w:rPr>
        <w:t xml:space="preserve"> </w:t>
      </w:r>
      <w:r>
        <w:rPr>
          <w:rFonts w:ascii="Times New Roman"/>
          <w:b/>
          <w:lang w:val="ms-MY"/>
        </w:rPr>
        <w:t>16</w:t>
      </w:r>
    </w:p>
    <w:p w:rsidR="009C7E26" w:rsidRDefault="009C7E26" w:rsidP="009C7E26">
      <w:pPr>
        <w:pStyle w:val="BodyText"/>
        <w:rPr>
          <w:sz w:val="20"/>
          <w:lang w:val="ms-MY"/>
        </w:rPr>
      </w:pPr>
    </w:p>
    <w:p w:rsidR="009C7E26" w:rsidRDefault="009C7E26" w:rsidP="009C7E26">
      <w:pPr>
        <w:pStyle w:val="BodyText"/>
        <w:rPr>
          <w:sz w:val="20"/>
          <w:lang w:val="ms-MY"/>
        </w:rPr>
      </w:pPr>
    </w:p>
    <w:p w:rsidR="009C7E26" w:rsidRDefault="009C7E26" w:rsidP="009C7E26">
      <w:pPr>
        <w:pStyle w:val="BodyText"/>
        <w:spacing w:before="2"/>
        <w:rPr>
          <w:sz w:val="11"/>
          <w:lang w:val="ms-MY"/>
        </w:rPr>
      </w:pPr>
    </w:p>
    <w:tbl>
      <w:tblPr>
        <w:tblW w:w="8238" w:type="dxa"/>
        <w:tblInd w:w="85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"/>
        <w:gridCol w:w="882"/>
        <w:gridCol w:w="8"/>
        <w:gridCol w:w="860"/>
        <w:gridCol w:w="900"/>
        <w:gridCol w:w="900"/>
        <w:gridCol w:w="990"/>
        <w:gridCol w:w="900"/>
        <w:gridCol w:w="900"/>
        <w:gridCol w:w="900"/>
        <w:gridCol w:w="990"/>
      </w:tblGrid>
      <w:tr w:rsidR="009C7E26" w:rsidTr="0067696C">
        <w:trPr>
          <w:gridBefore w:val="1"/>
          <w:wBefore w:w="8" w:type="dxa"/>
          <w:trHeight w:val="413"/>
        </w:trPr>
        <w:tc>
          <w:tcPr>
            <w:tcW w:w="8230" w:type="dxa"/>
            <w:gridSpan w:val="10"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:rsidR="009C7E26" w:rsidRDefault="009C7E26" w:rsidP="0067696C">
            <w:pPr>
              <w:pStyle w:val="TableParagraph"/>
              <w:spacing w:before="0" w:line="311" w:lineRule="exact"/>
              <w:ind w:left="165" w:right="0"/>
              <w:jc w:val="left"/>
              <w:rPr>
                <w:rFonts w:ascii="Times New Roman"/>
                <w:b/>
                <w:sz w:val="28"/>
                <w:lang w:val="ms-MY"/>
              </w:rPr>
            </w:pPr>
            <w:r>
              <w:rPr>
                <w:rFonts w:ascii="Times New Roman"/>
                <w:b/>
                <w:sz w:val="28"/>
                <w:lang w:val="ms-MY"/>
              </w:rPr>
              <w:t>Tabel Uji</w:t>
            </w:r>
            <w:r>
              <w:rPr>
                <w:rFonts w:ascii="Times New Roman"/>
                <w:b/>
                <w:spacing w:val="1"/>
                <w:sz w:val="28"/>
                <w:lang w:val="ms-MY"/>
              </w:rPr>
              <w:t xml:space="preserve"> </w:t>
            </w:r>
            <w:r>
              <w:rPr>
                <w:rFonts w:ascii="Times New Roman"/>
                <w:b/>
                <w:sz w:val="28"/>
                <w:lang w:val="ms-MY"/>
              </w:rPr>
              <w:t>F</w:t>
            </w:r>
          </w:p>
        </w:tc>
      </w:tr>
      <w:tr w:rsidR="009C7E26" w:rsidTr="0067696C">
        <w:trPr>
          <w:gridBefore w:val="1"/>
          <w:wBefore w:w="8" w:type="dxa"/>
          <w:trHeight w:val="506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54" w:lineRule="exact"/>
              <w:ind w:left="251" w:right="224" w:firstLine="40"/>
              <w:jc w:val="left"/>
              <w:rPr>
                <w:rFonts w:ascii="Times New Roman" w:hAnsi="Times New Roman"/>
                <w:b/>
                <w:lang w:val="ms-MY"/>
              </w:rPr>
            </w:pPr>
            <w:r>
              <w:rPr>
                <w:rFonts w:ascii="Times New Roman" w:hAnsi="Times New Roman"/>
                <w:b/>
                <w:i/>
                <w:lang w:val="ms-MY"/>
              </w:rPr>
              <w:t>α =</w:t>
            </w:r>
            <w:r>
              <w:rPr>
                <w:rFonts w:ascii="Times New Roman" w:hAnsi="Times New Roman"/>
                <w:b/>
                <w:i/>
                <w:spacing w:val="-52"/>
                <w:lang w:val="ms-MY"/>
              </w:rPr>
              <w:t xml:space="preserve"> </w:t>
            </w:r>
            <w:r>
              <w:rPr>
                <w:rFonts w:ascii="Times New Roman" w:hAnsi="Times New Roman"/>
                <w:b/>
                <w:lang w:val="ms-MY"/>
              </w:rPr>
              <w:t>0,05</w:t>
            </w:r>
          </w:p>
        </w:tc>
        <w:tc>
          <w:tcPr>
            <w:tcW w:w="7340" w:type="dxa"/>
            <w:gridSpan w:val="8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99"/>
              <w:ind w:left="3125" w:right="3116"/>
              <w:rPr>
                <w:rFonts w:ascii="Times New Roman"/>
                <w:b/>
                <w:sz w:val="14"/>
                <w:lang w:val="ms-MY"/>
              </w:rPr>
            </w:pPr>
            <w:r>
              <w:rPr>
                <w:rFonts w:ascii="Times New Roman"/>
                <w:b/>
                <w:sz w:val="14"/>
                <w:lang w:val="ms-MY"/>
              </w:rPr>
              <w:t>df</w:t>
            </w:r>
            <w:r>
              <w:rPr>
                <w:rFonts w:ascii="Times New Roman"/>
                <w:b/>
                <w:position w:val="-9"/>
                <w:lang w:val="ms-MY"/>
              </w:rPr>
              <w:t>1</w:t>
            </w:r>
            <w:r>
              <w:rPr>
                <w:rFonts w:ascii="Times New Roman"/>
                <w:b/>
                <w:sz w:val="14"/>
                <w:lang w:val="ms-MY"/>
              </w:rPr>
              <w:t>=(k-1)</w:t>
            </w:r>
          </w:p>
        </w:tc>
      </w:tr>
      <w:tr w:rsidR="009C7E26" w:rsidTr="0067696C">
        <w:trPr>
          <w:gridBefore w:val="1"/>
          <w:wBefore w:w="8" w:type="dxa"/>
          <w:trHeight w:val="55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35" w:line="144" w:lineRule="auto"/>
              <w:ind w:left="335" w:right="0"/>
              <w:jc w:val="left"/>
              <w:rPr>
                <w:rFonts w:ascii="Times New Roman"/>
                <w:b/>
                <w:sz w:val="14"/>
                <w:lang w:val="ms-MY"/>
              </w:rPr>
            </w:pPr>
            <w:r>
              <w:rPr>
                <w:rFonts w:ascii="Times New Roman"/>
                <w:b/>
                <w:sz w:val="14"/>
                <w:lang w:val="ms-MY"/>
              </w:rPr>
              <w:t>df</w:t>
            </w:r>
            <w:r>
              <w:rPr>
                <w:rFonts w:ascii="Times New Roman"/>
                <w:b/>
                <w:position w:val="-9"/>
                <w:lang w:val="ms-MY"/>
              </w:rPr>
              <w:t>2</w:t>
            </w:r>
            <w:r>
              <w:rPr>
                <w:rFonts w:ascii="Times New Roman"/>
                <w:b/>
                <w:sz w:val="14"/>
                <w:lang w:val="ms-MY"/>
              </w:rPr>
              <w:t>=(n</w:t>
            </w:r>
          </w:p>
          <w:p w:rsidR="009C7E26" w:rsidRDefault="009C7E26" w:rsidP="0067696C">
            <w:pPr>
              <w:pStyle w:val="TableParagraph"/>
              <w:spacing w:before="32"/>
              <w:ind w:left="249" w:right="0"/>
              <w:jc w:val="left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sz w:val="14"/>
                <w:lang w:val="ms-MY"/>
              </w:rPr>
              <w:t>-k-</w:t>
            </w:r>
            <w:r>
              <w:rPr>
                <w:rFonts w:ascii="Times New Roman"/>
                <w:b/>
                <w:spacing w:val="-1"/>
                <w:sz w:val="14"/>
                <w:lang w:val="ms-MY"/>
              </w:rPr>
              <w:t xml:space="preserve"> </w:t>
            </w:r>
            <w:r>
              <w:rPr>
                <w:rFonts w:ascii="Times New Roman"/>
                <w:b/>
                <w:position w:val="-9"/>
                <w:lang w:val="ms-MY"/>
              </w:rPr>
              <w:t>1)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10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5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12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5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4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5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2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146"/>
              <w:ind w:left="3" w:right="0"/>
              <w:rPr>
                <w:rFonts w:ascii="Times New Roman"/>
                <w:b/>
                <w:lang w:val="ms-MY"/>
              </w:rPr>
            </w:pPr>
            <w:r>
              <w:rPr>
                <w:rFonts w:ascii="Times New Roman"/>
                <w:b/>
                <w:lang w:val="ms-MY"/>
              </w:rPr>
              <w:t>8</w:t>
            </w:r>
          </w:p>
        </w:tc>
      </w:tr>
      <w:tr w:rsidR="009C7E26" w:rsidTr="0067696C">
        <w:trPr>
          <w:gridBefore w:val="1"/>
          <w:wBefore w:w="8" w:type="dxa"/>
          <w:trHeight w:val="346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9C7E26" w:rsidRDefault="009C7E26" w:rsidP="0067696C">
            <w:pPr>
              <w:pStyle w:val="TableParagraph"/>
              <w:spacing w:before="6"/>
              <w:ind w:left="0" w:right="0"/>
              <w:jc w:val="left"/>
              <w:rPr>
                <w:rFonts w:ascii="Times New Roman"/>
                <w:b/>
                <w:sz w:val="19"/>
                <w:lang w:val="ms-MY"/>
              </w:rPr>
            </w:pPr>
          </w:p>
          <w:p w:rsidR="009C7E26" w:rsidRDefault="009C7E26" w:rsidP="0067696C">
            <w:pPr>
              <w:pStyle w:val="TableParagraph"/>
              <w:spacing w:before="0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1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C7E26" w:rsidRDefault="009C7E26" w:rsidP="0067696C">
            <w:pPr>
              <w:pStyle w:val="TableParagraph"/>
              <w:spacing w:before="121" w:line="207" w:lineRule="exact"/>
              <w:ind w:left="104" w:right="9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61.44</w:t>
            </w:r>
            <w:r>
              <w:rPr>
                <w:w w:val="99"/>
                <w:sz w:val="18"/>
                <w:lang w:val="ms-MY"/>
              </w:rPr>
              <w:t>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C7E26" w:rsidRDefault="009C7E26" w:rsidP="0067696C">
            <w:pPr>
              <w:pStyle w:val="TableParagraph"/>
              <w:spacing w:before="6"/>
              <w:ind w:left="0" w:right="0"/>
              <w:rPr>
                <w:rFonts w:ascii="Times New Roman"/>
                <w:b/>
                <w:sz w:val="19"/>
                <w:lang w:val="ms-MY"/>
              </w:rPr>
            </w:pPr>
          </w:p>
          <w:p w:rsidR="009C7E26" w:rsidRDefault="009C7E26" w:rsidP="0067696C">
            <w:pPr>
              <w:pStyle w:val="TableParagraph"/>
              <w:spacing w:before="0"/>
              <w:ind w:left="88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9,50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C7E26" w:rsidRDefault="009C7E26" w:rsidP="0067696C">
            <w:pPr>
              <w:pStyle w:val="TableParagraph"/>
              <w:spacing w:before="121" w:line="207" w:lineRule="exact"/>
              <w:ind w:left="114" w:right="10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15.70</w:t>
            </w:r>
            <w:r>
              <w:rPr>
                <w:w w:val="99"/>
                <w:sz w:val="18"/>
                <w:lang w:val="ms-MY"/>
              </w:rPr>
              <w:t>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C7E26" w:rsidRDefault="009C7E26" w:rsidP="0067696C">
            <w:pPr>
              <w:pStyle w:val="TableParagraph"/>
              <w:spacing w:before="0"/>
              <w:ind w:left="143" w:right="139"/>
              <w:rPr>
                <w:sz w:val="18"/>
                <w:lang w:val="ms-MY"/>
              </w:rPr>
            </w:pPr>
          </w:p>
          <w:p w:rsidR="009C7E26" w:rsidRDefault="009C7E26" w:rsidP="0067696C">
            <w:pPr>
              <w:pStyle w:val="TableParagraph"/>
              <w:spacing w:before="0"/>
              <w:ind w:left="143" w:right="139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24,58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C7E26" w:rsidRDefault="009C7E26" w:rsidP="0067696C">
            <w:pPr>
              <w:pStyle w:val="TableParagraph"/>
              <w:spacing w:before="6"/>
              <w:ind w:left="0" w:right="0"/>
              <w:rPr>
                <w:rFonts w:ascii="Times New Roman"/>
                <w:b/>
                <w:sz w:val="19"/>
                <w:lang w:val="ms-MY"/>
              </w:rPr>
            </w:pPr>
          </w:p>
          <w:p w:rsidR="009C7E26" w:rsidRDefault="009C7E26" w:rsidP="0067696C">
            <w:pPr>
              <w:pStyle w:val="TableParagraph"/>
              <w:spacing w:before="0"/>
              <w:ind w:left="8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30,16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C7E26" w:rsidRDefault="009C7E26" w:rsidP="0067696C">
            <w:pPr>
              <w:pStyle w:val="TableParagraph"/>
              <w:spacing w:before="121" w:line="207" w:lineRule="exact"/>
              <w:ind w:left="112" w:right="108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33.98</w:t>
            </w:r>
            <w:r>
              <w:rPr>
                <w:w w:val="99"/>
                <w:sz w:val="18"/>
                <w:lang w:val="ms-MY"/>
              </w:rPr>
              <w:t>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C7E26" w:rsidRDefault="009C7E26" w:rsidP="0067696C">
            <w:pPr>
              <w:pStyle w:val="TableParagraph"/>
              <w:spacing w:before="0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36,76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C7E26" w:rsidRDefault="009C7E26" w:rsidP="0067696C">
            <w:pPr>
              <w:pStyle w:val="TableParagraph"/>
              <w:spacing w:before="6"/>
              <w:ind w:left="0" w:right="0"/>
              <w:rPr>
                <w:rFonts w:ascii="Times New Roman"/>
                <w:b/>
                <w:sz w:val="19"/>
                <w:lang w:val="ms-MY"/>
              </w:rPr>
            </w:pPr>
          </w:p>
          <w:p w:rsidR="009C7E26" w:rsidRDefault="009C7E26" w:rsidP="0067696C">
            <w:pPr>
              <w:pStyle w:val="TableParagraph"/>
              <w:spacing w:before="0"/>
              <w:ind w:left="8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38,883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2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8,51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8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00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16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9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24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29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32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33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35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,371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3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0,1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,55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,27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,11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,01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,94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,88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,845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4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,70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94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591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38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25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16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09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041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5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,60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78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40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19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05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95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876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818</w:t>
            </w:r>
          </w:p>
        </w:tc>
      </w:tr>
      <w:tr w:rsidR="009C7E26" w:rsidTr="0067696C">
        <w:trPr>
          <w:gridBefore w:val="1"/>
          <w:wBefore w:w="8" w:type="dxa"/>
          <w:trHeight w:val="333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6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98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14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75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53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8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8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0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47</w:t>
            </w:r>
          </w:p>
        </w:tc>
      </w:tr>
      <w:tr w:rsidR="009C7E26" w:rsidTr="0067696C">
        <w:trPr>
          <w:gridBefore w:val="1"/>
          <w:wBefore w:w="8" w:type="dxa"/>
          <w:trHeight w:val="328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7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59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73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4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2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86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78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726</w:t>
            </w:r>
          </w:p>
        </w:tc>
      </w:tr>
      <w:tr w:rsidR="009C7E26" w:rsidTr="0067696C">
        <w:trPr>
          <w:gridBefore w:val="1"/>
          <w:wBefore w:w="8" w:type="dxa"/>
          <w:trHeight w:val="328"/>
        </w:trPr>
        <w:tc>
          <w:tcPr>
            <w:tcW w:w="890" w:type="dxa"/>
            <w:gridSpan w:val="2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8</w:t>
            </w:r>
          </w:p>
        </w:tc>
        <w:tc>
          <w:tcPr>
            <w:tcW w:w="86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318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459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66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838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687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81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00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59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38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84"/>
              <w:jc w:val="right"/>
              <w:rPr>
                <w:sz w:val="18"/>
                <w:lang w:val="ms-MY"/>
              </w:rPr>
            </w:pPr>
            <w:r>
              <w:rPr>
                <w:w w:val="99"/>
                <w:sz w:val="18"/>
                <w:lang w:val="ms-MY"/>
              </w:rPr>
              <w:t>9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,11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5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86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63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8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7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9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30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0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96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0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70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7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2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1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5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72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1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84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8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5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0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1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48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2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74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88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9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5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9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1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49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3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66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80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11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7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2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1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3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7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4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60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73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4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5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4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9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5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54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68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8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5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0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9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41</w:t>
            </w:r>
          </w:p>
        </w:tc>
      </w:tr>
      <w:tr w:rsidR="009C7E26" w:rsidTr="0067696C">
        <w:trPr>
          <w:gridBefore w:val="1"/>
          <w:wBefore w:w="8" w:type="dxa"/>
          <w:trHeight w:val="331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6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49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63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3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0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5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5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91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7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45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9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9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6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1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1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8</w:t>
            </w:r>
          </w:p>
        </w:tc>
      </w:tr>
      <w:tr w:rsidR="009C7E26" w:rsidTr="0067696C">
        <w:trPr>
          <w:gridBefore w:val="1"/>
          <w:wBefore w:w="8" w:type="dxa"/>
          <w:trHeight w:val="333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8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41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5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6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7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6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0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9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8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52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9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7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0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5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9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6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9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47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1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2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6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7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4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8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20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2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30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4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4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1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6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97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3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7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2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2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9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4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42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5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4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6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40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0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7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2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2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5</w:t>
            </w:r>
          </w:p>
        </w:tc>
      </w:tr>
      <w:tr w:rsidR="009C7E26" w:rsidTr="0067696C">
        <w:trPr>
          <w:gridBefore w:val="1"/>
          <w:wBefore w:w="8" w:type="dxa"/>
          <w:trHeight w:val="331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5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4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8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91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5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0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05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7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6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2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6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75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87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8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1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7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21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5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60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59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3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5</w:t>
            </w:r>
          </w:p>
        </w:tc>
      </w:tr>
      <w:tr w:rsidR="009C7E26" w:rsidTr="0067696C">
        <w:trPr>
          <w:gridBefore w:val="1"/>
          <w:wBefore w:w="8" w:type="dxa"/>
          <w:trHeight w:val="330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8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96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40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47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4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5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4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9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91</w:t>
            </w:r>
          </w:p>
        </w:tc>
      </w:tr>
      <w:tr w:rsidR="009C7E26" w:rsidTr="0067696C">
        <w:trPr>
          <w:gridBefore w:val="1"/>
          <w:wBefore w:w="8" w:type="dxa"/>
          <w:trHeight w:val="333"/>
        </w:trPr>
        <w:tc>
          <w:tcPr>
            <w:tcW w:w="89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0" w:right="332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9</w:t>
            </w:r>
          </w:p>
        </w:tc>
        <w:tc>
          <w:tcPr>
            <w:tcW w:w="8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83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5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28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34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1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5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32</w:t>
            </w:r>
          </w:p>
        </w:tc>
        <w:tc>
          <w:tcPr>
            <w:tcW w:w="9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2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6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lastRenderedPageBreak/>
              <w:t>3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7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1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2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3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2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6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3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1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5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4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90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6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9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3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8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9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5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3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7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8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5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9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2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6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7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4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8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5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6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3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6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1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5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5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2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1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9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4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5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1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9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4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1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5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5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8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8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3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3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0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4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8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2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3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0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4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7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7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2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2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9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6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1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2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3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6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1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8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2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5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0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1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2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5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20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0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1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4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80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7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9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4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9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9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6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8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9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6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0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9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3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8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9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5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0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8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3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8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5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9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8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2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7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8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5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9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2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7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7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8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2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6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7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7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8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1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6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7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4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8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6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3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8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7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1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5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3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7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0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5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3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6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7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5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0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5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6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7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5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4,00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5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5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6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5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9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9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4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5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6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5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9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9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4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5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2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6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6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9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9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4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5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6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8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9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4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8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4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8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1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8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lastRenderedPageBreak/>
              <w:t>6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5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8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4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5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7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6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8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3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3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7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3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3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7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3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50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7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3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4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7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3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4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6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7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2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6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6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2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6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9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3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61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7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2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3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6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1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1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8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2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51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9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1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2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5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10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8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1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spacing w:before="62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20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2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spacing w:before="62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2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2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1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3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7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1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40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4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1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8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5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700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1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7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3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6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4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9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6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7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3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90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8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5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5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8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3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89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7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4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4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0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34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99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3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88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4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2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3</w:t>
            </w:r>
          </w:p>
        </w:tc>
      </w:tr>
      <w:tr w:rsidR="009C7E26" w:rsidTr="0067696C">
        <w:tblPrEx>
          <w:tblBorders>
            <w:top w:val="single" w:sz="4" w:space="0" w:color="auto"/>
          </w:tblBorders>
        </w:tblPrEx>
        <w:trPr>
          <w:trHeight w:val="331"/>
        </w:trPr>
        <w:tc>
          <w:tcPr>
            <w:tcW w:w="890" w:type="dxa"/>
            <w:gridSpan w:val="2"/>
            <w:hideMark/>
          </w:tcPr>
          <w:p w:rsidR="009C7E26" w:rsidRDefault="009C7E26" w:rsidP="0067696C">
            <w:pPr>
              <w:pStyle w:val="TableParagraph"/>
              <w:ind w:left="295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100</w:t>
            </w:r>
          </w:p>
        </w:tc>
        <w:tc>
          <w:tcPr>
            <w:tcW w:w="868" w:type="dxa"/>
            <w:gridSpan w:val="2"/>
            <w:hideMark/>
          </w:tcPr>
          <w:p w:rsidR="009C7E26" w:rsidRDefault="009C7E26" w:rsidP="0067696C">
            <w:pPr>
              <w:pStyle w:val="TableParagraph"/>
              <w:ind w:left="104" w:right="9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936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206" w:right="0"/>
              <w:jc w:val="lef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3,087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4" w:right="101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696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143" w:right="137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463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84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305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112" w:right="106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91</w:t>
            </w:r>
          </w:p>
        </w:tc>
        <w:tc>
          <w:tcPr>
            <w:tcW w:w="900" w:type="dxa"/>
            <w:hideMark/>
          </w:tcPr>
          <w:p w:rsidR="009C7E26" w:rsidRDefault="009C7E26" w:rsidP="0067696C">
            <w:pPr>
              <w:pStyle w:val="TableParagraph"/>
              <w:ind w:left="0" w:right="198"/>
              <w:jc w:val="right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103</w:t>
            </w:r>
          </w:p>
        </w:tc>
        <w:tc>
          <w:tcPr>
            <w:tcW w:w="990" w:type="dxa"/>
            <w:hideMark/>
          </w:tcPr>
          <w:p w:rsidR="009C7E26" w:rsidRDefault="009C7E26" w:rsidP="0067696C">
            <w:pPr>
              <w:pStyle w:val="TableParagraph"/>
              <w:ind w:left="83"/>
              <w:rPr>
                <w:sz w:val="18"/>
                <w:lang w:val="ms-MY"/>
              </w:rPr>
            </w:pPr>
            <w:r>
              <w:rPr>
                <w:sz w:val="18"/>
                <w:lang w:val="ms-MY"/>
              </w:rPr>
              <w:t>2,032</w:t>
            </w:r>
          </w:p>
        </w:tc>
      </w:tr>
    </w:tbl>
    <w:p w:rsidR="007C4D1B" w:rsidRDefault="007C4D1B" w:rsidP="009C7E26">
      <w:pPr>
        <w:pStyle w:val="BodyText"/>
        <w:spacing w:before="9"/>
        <w:rPr>
          <w:rFonts w:hint="cs"/>
          <w:sz w:val="24"/>
          <w:szCs w:val="24"/>
          <w:rtl/>
          <w:lang w:val="ms-MY"/>
        </w:rPr>
      </w:pPr>
    </w:p>
    <w:p w:rsidR="009C7E26" w:rsidRDefault="009C7E26" w:rsidP="009C7E26">
      <w:pPr>
        <w:pStyle w:val="BodyText"/>
        <w:spacing w:before="9"/>
        <w:rPr>
          <w:sz w:val="24"/>
          <w:szCs w:val="24"/>
          <w:lang w:val="ms-MY"/>
        </w:rPr>
      </w:pPr>
      <w:r>
        <w:rPr>
          <w:sz w:val="24"/>
          <w:szCs w:val="24"/>
          <w:lang w:val="ms-MY"/>
        </w:rPr>
        <w:t>Lampiran 17</w:t>
      </w:r>
    </w:p>
    <w:p w:rsidR="009C7E26" w:rsidRDefault="009C7E26" w:rsidP="009C7E26">
      <w:pPr>
        <w:pStyle w:val="BodyText"/>
        <w:spacing w:before="9"/>
        <w:rPr>
          <w:sz w:val="24"/>
          <w:szCs w:val="24"/>
          <w:lang w:val="ms-MY"/>
        </w:rPr>
      </w:pPr>
      <w:r>
        <w:rPr>
          <w:sz w:val="24"/>
          <w:szCs w:val="24"/>
          <w:lang w:val="ms-MY"/>
        </w:rPr>
        <w:t>Tabel Uji t</w:t>
      </w:r>
    </w:p>
    <w:tbl>
      <w:tblPr>
        <w:tblpPr w:leftFromText="180" w:rightFromText="180" w:vertAnchor="text" w:horzAnchor="margin" w:tblpY="579"/>
        <w:tblOverlap w:val="never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99"/>
        <w:gridCol w:w="1121"/>
        <w:gridCol w:w="1118"/>
      </w:tblGrid>
      <w:tr w:rsidR="009C7E26" w:rsidRPr="00102865" w:rsidTr="0067696C">
        <w:trPr>
          <w:trHeight w:val="282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9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df=(n-k)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5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rFonts w:ascii="Times New Roman" w:hAnsi="Times New Roman"/>
                <w:i/>
                <w:sz w:val="18"/>
                <w:szCs w:val="20"/>
                <w:lang w:val="ms-MY"/>
              </w:rPr>
              <w:t>α</w:t>
            </w:r>
            <w:r w:rsidRPr="00102865">
              <w:rPr>
                <w:rFonts w:ascii="Times New Roman" w:hAnsi="Times New Roman"/>
                <w:i/>
                <w:spacing w:val="-2"/>
                <w:sz w:val="18"/>
                <w:szCs w:val="20"/>
                <w:lang w:val="ms-MY"/>
              </w:rPr>
              <w:t xml:space="preserve"> </w:t>
            </w:r>
            <w:r w:rsidRPr="00102865">
              <w:rPr>
                <w:sz w:val="18"/>
                <w:szCs w:val="20"/>
                <w:lang w:val="ms-MY"/>
              </w:rPr>
              <w:t>=</w:t>
            </w:r>
            <w:r w:rsidRPr="00102865">
              <w:rPr>
                <w:spacing w:val="-1"/>
                <w:sz w:val="18"/>
                <w:szCs w:val="20"/>
                <w:lang w:val="ms-MY"/>
              </w:rPr>
              <w:t xml:space="preserve"> </w:t>
            </w:r>
            <w:r w:rsidRPr="00102865">
              <w:rPr>
                <w:sz w:val="18"/>
                <w:szCs w:val="20"/>
                <w:lang w:val="ms-MY"/>
              </w:rPr>
              <w:t>0.05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5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rFonts w:ascii="Times New Roman" w:hAnsi="Times New Roman"/>
                <w:i/>
                <w:sz w:val="18"/>
                <w:szCs w:val="20"/>
                <w:lang w:val="ms-MY"/>
              </w:rPr>
              <w:t>α</w:t>
            </w:r>
            <w:r w:rsidRPr="00102865">
              <w:rPr>
                <w:rFonts w:ascii="Times New Roman" w:hAnsi="Times New Roman"/>
                <w:i/>
                <w:spacing w:val="-2"/>
                <w:sz w:val="18"/>
                <w:szCs w:val="20"/>
                <w:lang w:val="ms-MY"/>
              </w:rPr>
              <w:t xml:space="preserve"> </w:t>
            </w:r>
            <w:r w:rsidRPr="00102865">
              <w:rPr>
                <w:sz w:val="18"/>
                <w:szCs w:val="20"/>
                <w:lang w:val="ms-MY"/>
              </w:rPr>
              <w:t>=</w:t>
            </w:r>
            <w:r w:rsidRPr="00102865">
              <w:rPr>
                <w:spacing w:val="-1"/>
                <w:sz w:val="18"/>
                <w:szCs w:val="20"/>
                <w:lang w:val="ms-MY"/>
              </w:rPr>
              <w:t xml:space="preserve"> </w:t>
            </w:r>
            <w:r w:rsidRPr="00102865">
              <w:rPr>
                <w:sz w:val="18"/>
                <w:szCs w:val="20"/>
                <w:lang w:val="ms-MY"/>
              </w:rPr>
              <w:t>0.025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lastRenderedPageBreak/>
              <w:t>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6,314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2,70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2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920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4,303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3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35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,182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4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3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77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15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571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8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8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94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8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447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895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365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860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30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5" w:right="0"/>
              <w:rPr>
                <w:sz w:val="18"/>
                <w:szCs w:val="20"/>
                <w:lang w:val="ms-MY"/>
              </w:rPr>
            </w:pPr>
            <w:r w:rsidRPr="00102865">
              <w:rPr>
                <w:w w:val="99"/>
                <w:sz w:val="18"/>
                <w:szCs w:val="20"/>
                <w:lang w:val="ms-MY"/>
              </w:rPr>
              <w:t>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83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262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0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81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228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96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201</w:t>
            </w:r>
          </w:p>
        </w:tc>
      </w:tr>
      <w:tr w:rsidR="009C7E26" w:rsidRPr="00102865" w:rsidTr="0067696C">
        <w:trPr>
          <w:trHeight w:val="282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2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8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79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3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7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6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4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45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5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31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46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2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40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1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34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101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29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93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0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25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8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2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8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2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17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74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3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14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69</w:t>
            </w:r>
          </w:p>
        </w:tc>
      </w:tr>
      <w:tr w:rsidR="009C7E26" w:rsidRPr="00102865" w:rsidTr="0067696C">
        <w:trPr>
          <w:trHeight w:val="282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4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1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64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08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6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06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5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0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52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70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48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9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45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0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7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42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6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40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2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4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37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3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35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4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32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90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30</w:t>
            </w:r>
          </w:p>
        </w:tc>
      </w:tr>
      <w:tr w:rsidR="009C7E26" w:rsidRPr="00102865" w:rsidTr="0067696C">
        <w:trPr>
          <w:trHeight w:val="283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8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8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7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6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6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4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3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5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3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40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4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1</w:t>
            </w:r>
          </w:p>
        </w:tc>
      </w:tr>
      <w:tr w:rsidR="009C7E26" w:rsidRPr="00102865" w:rsidTr="0067696C"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4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right="175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1,68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Pr="00102865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18"/>
                <w:szCs w:val="20"/>
                <w:lang w:val="ms-MY"/>
              </w:rPr>
            </w:pPr>
            <w:r w:rsidRPr="00102865">
              <w:rPr>
                <w:sz w:val="18"/>
                <w:szCs w:val="20"/>
                <w:lang w:val="ms-MY"/>
              </w:rPr>
              <w:t>2,020</w:t>
            </w:r>
          </w:p>
        </w:tc>
      </w:tr>
    </w:tbl>
    <w:tbl>
      <w:tblPr>
        <w:tblW w:w="3338" w:type="dxa"/>
        <w:tblInd w:w="5" w:type="dxa"/>
        <w:tblBorders>
          <w:top w:val="single" w:sz="4" w:space="0" w:color="auto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99"/>
        <w:gridCol w:w="1121"/>
        <w:gridCol w:w="1118"/>
      </w:tblGrid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2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82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8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3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81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7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4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80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5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5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9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4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6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9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3</w:t>
            </w:r>
          </w:p>
        </w:tc>
      </w:tr>
      <w:tr w:rsidR="009C7E26" w:rsidTr="0067696C">
        <w:trPr>
          <w:trHeight w:val="282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7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8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2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8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7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1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49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7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1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9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df=(n-k)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5" w:lineRule="exact"/>
              <w:ind w:right="175"/>
              <w:rPr>
                <w:sz w:val="20"/>
                <w:lang w:val="ms-MY"/>
              </w:rPr>
            </w:pPr>
            <w:r>
              <w:rPr>
                <w:rFonts w:ascii="Times New Roman" w:hAnsi="Times New Roman"/>
                <w:i/>
                <w:sz w:val="20"/>
                <w:lang w:val="ms-MY"/>
              </w:rPr>
              <w:t>α</w:t>
            </w:r>
            <w:r>
              <w:rPr>
                <w:rFonts w:ascii="Times New Roman" w:hAnsi="Times New Roman"/>
                <w:i/>
                <w:spacing w:val="-2"/>
                <w:sz w:val="20"/>
                <w:lang w:val="ms-MY"/>
              </w:rPr>
              <w:t xml:space="preserve"> </w:t>
            </w:r>
            <w:r>
              <w:rPr>
                <w:sz w:val="20"/>
                <w:lang w:val="ms-MY"/>
              </w:rPr>
              <w:t>=</w:t>
            </w:r>
            <w:r>
              <w:rPr>
                <w:spacing w:val="-1"/>
                <w:sz w:val="20"/>
                <w:lang w:val="ms-MY"/>
              </w:rPr>
              <w:t xml:space="preserve"> </w:t>
            </w:r>
            <w:r>
              <w:rPr>
                <w:sz w:val="20"/>
                <w:lang w:val="ms-MY"/>
              </w:rPr>
              <w:t>0.0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5" w:lineRule="exact"/>
              <w:ind w:left="124" w:right="118"/>
              <w:rPr>
                <w:sz w:val="20"/>
                <w:lang w:val="ms-MY"/>
              </w:rPr>
            </w:pPr>
            <w:r>
              <w:rPr>
                <w:rFonts w:ascii="Times New Roman" w:hAnsi="Times New Roman"/>
                <w:i/>
                <w:sz w:val="20"/>
                <w:lang w:val="ms-MY"/>
              </w:rPr>
              <w:t>α</w:t>
            </w:r>
            <w:r>
              <w:rPr>
                <w:rFonts w:ascii="Times New Roman" w:hAnsi="Times New Roman"/>
                <w:i/>
                <w:spacing w:val="-2"/>
                <w:sz w:val="20"/>
                <w:lang w:val="ms-MY"/>
              </w:rPr>
              <w:t xml:space="preserve"> </w:t>
            </w:r>
            <w:r>
              <w:rPr>
                <w:sz w:val="20"/>
                <w:lang w:val="ms-MY"/>
              </w:rPr>
              <w:t>=</w:t>
            </w:r>
            <w:r>
              <w:rPr>
                <w:spacing w:val="-1"/>
                <w:sz w:val="20"/>
                <w:lang w:val="ms-MY"/>
              </w:rPr>
              <w:t xml:space="preserve"> </w:t>
            </w:r>
            <w:r>
              <w:rPr>
                <w:sz w:val="20"/>
                <w:lang w:val="ms-MY"/>
              </w:rPr>
              <w:t>0.025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1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8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2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7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3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6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4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5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5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3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4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6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3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3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7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2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2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8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2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2</w:t>
            </w:r>
          </w:p>
        </w:tc>
      </w:tr>
      <w:tr w:rsidR="009C7E26" w:rsidTr="0067696C">
        <w:trPr>
          <w:trHeight w:val="283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59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1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1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0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1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1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0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2,00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2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70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9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3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9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8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4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9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8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5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9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7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6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8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7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7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8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6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8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8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5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69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7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5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8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0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8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7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8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4</w:t>
            </w:r>
          </w:p>
        </w:tc>
      </w:tr>
      <w:tr w:rsidR="009C7E26" w:rsidTr="0067696C">
        <w:trPr>
          <w:trHeight w:val="282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1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7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4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2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6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3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3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6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3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4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6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3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5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2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6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2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7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1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8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5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1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79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0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1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90</w:t>
            </w:r>
          </w:p>
        </w:tc>
      </w:tr>
      <w:tr w:rsidR="009C7E26" w:rsidTr="0067696C">
        <w:trPr>
          <w:trHeight w:val="285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2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4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9</w:t>
            </w:r>
          </w:p>
        </w:tc>
      </w:tr>
      <w:tr w:rsidR="009C7E26" w:rsidTr="0067696C">
        <w:trPr>
          <w:trHeight w:val="282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3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3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9</w:t>
            </w:r>
          </w:p>
        </w:tc>
      </w:tr>
      <w:tr w:rsidR="009C7E26" w:rsidTr="0067696C">
        <w:trPr>
          <w:trHeight w:val="287"/>
        </w:trPr>
        <w:tc>
          <w:tcPr>
            <w:tcW w:w="1099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4</w:t>
            </w:r>
          </w:p>
        </w:tc>
        <w:tc>
          <w:tcPr>
            <w:tcW w:w="1121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3</w:t>
            </w:r>
          </w:p>
        </w:tc>
        <w:tc>
          <w:tcPr>
            <w:tcW w:w="1118" w:type="dxa"/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9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lastRenderedPageBreak/>
              <w:t>8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3</w:t>
            </w:r>
          </w:p>
        </w:tc>
        <w:tc>
          <w:tcPr>
            <w:tcW w:w="111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8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8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3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8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7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8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7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2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0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7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1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9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6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2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2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6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3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6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4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6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5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5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6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5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7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5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8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1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4</w:t>
            </w:r>
          </w:p>
        </w:tc>
      </w:tr>
      <w:tr w:rsidR="009C7E26" w:rsidTr="0067696C">
        <w:tblPrEx>
          <w:tblBorders>
            <w:top w:val="single" w:sz="4" w:space="0" w:color="000000"/>
          </w:tblBorders>
        </w:tblPrEx>
        <w:trPr>
          <w:trHeight w:val="285"/>
        </w:trPr>
        <w:tc>
          <w:tcPr>
            <w:tcW w:w="10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74" w:right="174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99</w:t>
            </w:r>
          </w:p>
        </w:tc>
        <w:tc>
          <w:tcPr>
            <w:tcW w:w="11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right="175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660</w:t>
            </w:r>
          </w:p>
        </w:tc>
        <w:tc>
          <w:tcPr>
            <w:tcW w:w="1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9C7E26" w:rsidRDefault="009C7E26" w:rsidP="0067696C">
            <w:pPr>
              <w:pStyle w:val="TableParagraph"/>
              <w:spacing w:before="0" w:line="227" w:lineRule="exact"/>
              <w:ind w:left="124" w:right="118"/>
              <w:rPr>
                <w:sz w:val="20"/>
                <w:lang w:val="ms-MY"/>
              </w:rPr>
            </w:pPr>
            <w:r>
              <w:rPr>
                <w:sz w:val="20"/>
                <w:lang w:val="ms-MY"/>
              </w:rPr>
              <w:t>1,984</w:t>
            </w:r>
          </w:p>
        </w:tc>
      </w:tr>
    </w:tbl>
    <w:p w:rsidR="00822AAE" w:rsidRDefault="00822AAE"/>
    <w:sectPr w:rsidR="00822AAE" w:rsidSect="009C7E26">
      <w:headerReference w:type="default" r:id="rId39"/>
      <w:footerReference w:type="default" r:id="rId40"/>
      <w:pgSz w:w="11907" w:h="16839" w:code="9"/>
      <w:pgMar w:top="2261" w:right="1699" w:bottom="1699" w:left="226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578C" w:rsidRDefault="003D578C">
      <w:pPr>
        <w:spacing w:after="0" w:line="240" w:lineRule="auto"/>
      </w:pPr>
      <w:r>
        <w:separator/>
      </w:r>
    </w:p>
  </w:endnote>
  <w:endnote w:type="continuationSeparator" w:id="0">
    <w:p w:rsidR="003D578C" w:rsidRDefault="003D57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MT">
    <w:altName w:val="Arial"/>
    <w:charset w:val="01"/>
    <w:family w:val="swiss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818110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7696C" w:rsidRDefault="0067696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C4D1B">
          <w:rPr>
            <w:noProof/>
          </w:rPr>
          <w:t>109</w:t>
        </w:r>
        <w:r>
          <w:rPr>
            <w:noProof/>
          </w:rPr>
          <w:fldChar w:fldCharType="end"/>
        </w:r>
      </w:p>
    </w:sdtContent>
  </w:sdt>
  <w:p w:rsidR="0067696C" w:rsidRPr="00721371" w:rsidRDefault="0067696C" w:rsidP="0067696C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96C" w:rsidRDefault="0067696C" w:rsidP="0067696C">
    <w:pPr>
      <w:pStyle w:val="Footer"/>
      <w:jc w:val="center"/>
    </w:pPr>
  </w:p>
  <w:p w:rsidR="0067696C" w:rsidRPr="00721371" w:rsidRDefault="0067696C" w:rsidP="0067696C">
    <w:pPr>
      <w:pStyle w:val="Footer"/>
      <w:jc w:val="cen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512844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7696C" w:rsidRDefault="0067696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3ADB">
          <w:rPr>
            <w:noProof/>
          </w:rPr>
          <w:t>112</w:t>
        </w:r>
        <w:r>
          <w:rPr>
            <w:noProof/>
          </w:rPr>
          <w:fldChar w:fldCharType="end"/>
        </w:r>
      </w:p>
    </w:sdtContent>
  </w:sdt>
  <w:p w:rsidR="0067696C" w:rsidRPr="00E702CA" w:rsidRDefault="0067696C" w:rsidP="0067696C">
    <w:pPr>
      <w:pStyle w:val="Footer"/>
      <w:jc w:val="cen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96C" w:rsidRPr="002E409F" w:rsidRDefault="0067696C" w:rsidP="0067696C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578C" w:rsidRDefault="003D578C">
      <w:pPr>
        <w:spacing w:after="0" w:line="240" w:lineRule="auto"/>
      </w:pPr>
      <w:r>
        <w:separator/>
      </w:r>
    </w:p>
  </w:footnote>
  <w:footnote w:type="continuationSeparator" w:id="0">
    <w:p w:rsidR="003D578C" w:rsidRDefault="003D57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96C" w:rsidRPr="0018380F" w:rsidRDefault="0067696C" w:rsidP="0067696C">
    <w:pPr>
      <w:pStyle w:val="Head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9262754"/>
      <w:docPartObj>
        <w:docPartGallery w:val="Page Numbers (Top of Page)"/>
        <w:docPartUnique/>
      </w:docPartObj>
    </w:sdtPr>
    <w:sdtEndPr>
      <w:rPr>
        <w:noProof/>
      </w:rPr>
    </w:sdtEndPr>
    <w:sdtContent>
      <w:p w:rsidR="0067696C" w:rsidRDefault="0067696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3ADB">
          <w:rPr>
            <w:noProof/>
          </w:rPr>
          <w:t>111</w:t>
        </w:r>
        <w:r>
          <w:rPr>
            <w:noProof/>
          </w:rPr>
          <w:fldChar w:fldCharType="end"/>
        </w:r>
      </w:p>
    </w:sdtContent>
  </w:sdt>
  <w:p w:rsidR="0067696C" w:rsidRPr="00ED7C98" w:rsidRDefault="0067696C" w:rsidP="0067696C">
    <w:pPr>
      <w:pStyle w:val="Header"/>
      <w:tabs>
        <w:tab w:val="left" w:pos="4731"/>
      </w:tabs>
      <w:rPr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7696C" w:rsidRDefault="0067696C" w:rsidP="0067696C">
    <w:pPr>
      <w:pStyle w:val="Header"/>
      <w:jc w:val="right"/>
    </w:pPr>
  </w:p>
  <w:p w:rsidR="0067696C" w:rsidRPr="00ED7C98" w:rsidRDefault="0067696C" w:rsidP="0067696C">
    <w:pPr>
      <w:pStyle w:val="Header"/>
      <w:jc w:val="right"/>
      <w:rPr>
        <w:lang w:val="en-US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85262345"/>
      <w:docPartObj>
        <w:docPartGallery w:val="Page Numbers (Top of Page)"/>
        <w:docPartUnique/>
      </w:docPartObj>
    </w:sdtPr>
    <w:sdtEndPr>
      <w:rPr>
        <w:noProof/>
      </w:rPr>
    </w:sdtEndPr>
    <w:sdtContent>
      <w:p w:rsidR="0067696C" w:rsidRDefault="0067696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3ADB">
          <w:rPr>
            <w:noProof/>
          </w:rPr>
          <w:t>114</w:t>
        </w:r>
        <w:r>
          <w:rPr>
            <w:noProof/>
          </w:rPr>
          <w:fldChar w:fldCharType="end"/>
        </w:r>
      </w:p>
    </w:sdtContent>
  </w:sdt>
  <w:p w:rsidR="0067696C" w:rsidRPr="00ED7C98" w:rsidRDefault="0067696C" w:rsidP="0067696C">
    <w:pPr>
      <w:pStyle w:val="Header"/>
      <w:jc w:val="right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C0F7FD4"/>
    <w:multiLevelType w:val="hybridMultilevel"/>
    <w:tmpl w:val="82C2EE44"/>
    <w:lvl w:ilvl="0" w:tplc="AD14646E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28F1BD3"/>
    <w:multiLevelType w:val="hybridMultilevel"/>
    <w:tmpl w:val="5E9E46EC"/>
    <w:lvl w:ilvl="0" w:tplc="166C9D92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7E26"/>
    <w:rsid w:val="0037795B"/>
    <w:rsid w:val="003D578C"/>
    <w:rsid w:val="0067696C"/>
    <w:rsid w:val="007C4D1B"/>
    <w:rsid w:val="00822AAE"/>
    <w:rsid w:val="009C7E26"/>
    <w:rsid w:val="00A01E76"/>
    <w:rsid w:val="00FC3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7E26"/>
    <w:rPr>
      <w:lang w:val="id-ID"/>
    </w:rPr>
  </w:style>
  <w:style w:type="paragraph" w:styleId="Heading1">
    <w:name w:val="heading 1"/>
    <w:basedOn w:val="Normal"/>
    <w:link w:val="Heading1Char"/>
    <w:uiPriority w:val="9"/>
    <w:qFormat/>
    <w:rsid w:val="009C7E2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ja-JP"/>
    </w:rPr>
  </w:style>
  <w:style w:type="paragraph" w:styleId="Heading2">
    <w:name w:val="heading 2"/>
    <w:basedOn w:val="Normal"/>
    <w:link w:val="Heading2Char"/>
    <w:uiPriority w:val="9"/>
    <w:qFormat/>
    <w:rsid w:val="009C7E26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7E26"/>
    <w:rPr>
      <w:rFonts w:ascii="Times New Roman" w:eastAsia="Times New Roman" w:hAnsi="Times New Roman" w:cs="Times New Roman"/>
      <w:b/>
      <w:bCs/>
      <w:kern w:val="36"/>
      <w:sz w:val="48"/>
      <w:szCs w:val="48"/>
      <w:lang w:val="id-ID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9C7E26"/>
    <w:rPr>
      <w:rFonts w:ascii="Times New Roman" w:eastAsia="Times New Roman" w:hAnsi="Times New Roman" w:cs="Times New Roman"/>
      <w:b/>
      <w:bCs/>
      <w:sz w:val="36"/>
      <w:szCs w:val="36"/>
      <w:lang w:val="id-ID" w:eastAsia="ja-JP"/>
    </w:rPr>
  </w:style>
  <w:style w:type="paragraph" w:styleId="NormalWeb">
    <w:name w:val="Normal (Web)"/>
    <w:basedOn w:val="Normal"/>
    <w:uiPriority w:val="99"/>
    <w:semiHidden/>
    <w:unhideWhenUsed/>
    <w:rsid w:val="009C7E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paragraph" w:customStyle="1" w:styleId="fl-legend-label">
    <w:name w:val="fl-legend-label"/>
    <w:basedOn w:val="Normal"/>
    <w:rsid w:val="009C7E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7E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7E26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1"/>
    <w:qFormat/>
    <w:rsid w:val="009C7E26"/>
    <w:pPr>
      <w:ind w:left="720"/>
      <w:contextualSpacing/>
    </w:pPr>
  </w:style>
  <w:style w:type="table" w:styleId="TableGrid">
    <w:name w:val="Table Grid"/>
    <w:basedOn w:val="TableNormal"/>
    <w:uiPriority w:val="59"/>
    <w:rsid w:val="009C7E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C7E2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9C7E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7E26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9C7E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7E26"/>
    <w:rPr>
      <w:lang w:val="id-ID"/>
    </w:rPr>
  </w:style>
  <w:style w:type="character" w:styleId="Hyperlink">
    <w:name w:val="Hyperlink"/>
    <w:basedOn w:val="DefaultParagraphFont"/>
    <w:uiPriority w:val="99"/>
    <w:unhideWhenUsed/>
    <w:rsid w:val="009C7E26"/>
    <w:rPr>
      <w:color w:val="0000FF" w:themeColor="hyperlink"/>
      <w:u w:val="single"/>
    </w:rPr>
  </w:style>
  <w:style w:type="table" w:styleId="LightShading-Accent5">
    <w:name w:val="Light Shading Accent 5"/>
    <w:basedOn w:val="TableNormal"/>
    <w:uiPriority w:val="60"/>
    <w:rsid w:val="009C7E26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9C7E26"/>
    <w:rPr>
      <w:color w:val="800080" w:themeColor="followedHyperlink"/>
      <w:u w:val="single"/>
    </w:rPr>
  </w:style>
  <w:style w:type="paragraph" w:customStyle="1" w:styleId="xl72">
    <w:name w:val="xl72"/>
    <w:basedOn w:val="Normal"/>
    <w:rsid w:val="009C7E26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73">
    <w:name w:val="xl73"/>
    <w:basedOn w:val="Normal"/>
    <w:rsid w:val="009C7E26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val="en-US"/>
    </w:rPr>
  </w:style>
  <w:style w:type="paragraph" w:customStyle="1" w:styleId="xl74">
    <w:name w:val="xl74"/>
    <w:basedOn w:val="Normal"/>
    <w:rsid w:val="009C7E26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9C7E26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C7E2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C7E2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C7E26"/>
  </w:style>
  <w:style w:type="paragraph" w:styleId="NoSpacing">
    <w:name w:val="No Spacing"/>
    <w:link w:val="NoSpacingChar"/>
    <w:uiPriority w:val="1"/>
    <w:qFormat/>
    <w:rsid w:val="009C7E26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C7E26"/>
    <w:rPr>
      <w:rFonts w:eastAsiaTheme="minorEastAsia"/>
      <w:lang w:eastAsia="ja-JP"/>
    </w:rPr>
  </w:style>
  <w:style w:type="paragraph" w:customStyle="1" w:styleId="TableParagraph">
    <w:name w:val="Table Paragraph"/>
    <w:basedOn w:val="Normal"/>
    <w:uiPriority w:val="1"/>
    <w:qFormat/>
    <w:rsid w:val="009C7E26"/>
    <w:pPr>
      <w:widowControl w:val="0"/>
      <w:autoSpaceDE w:val="0"/>
      <w:autoSpaceDN w:val="0"/>
      <w:spacing w:before="61" w:after="0" w:line="240" w:lineRule="auto"/>
      <w:ind w:left="182" w:right="79"/>
      <w:jc w:val="center"/>
    </w:pPr>
    <w:rPr>
      <w:rFonts w:ascii="Arial MT" w:eastAsia="Arial MT" w:hAnsi="Arial MT" w:cs="Arial MT"/>
      <w:lang w:val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9C7E2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9C7E26"/>
    <w:rPr>
      <w:rFonts w:ascii="Times New Roman" w:eastAsia="Times New Roman" w:hAnsi="Times New Roman" w:cs="Times New Roman"/>
      <w:b/>
      <w:bCs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7E26"/>
    <w:rPr>
      <w:lang w:val="id-ID"/>
    </w:rPr>
  </w:style>
  <w:style w:type="paragraph" w:styleId="Heading1">
    <w:name w:val="heading 1"/>
    <w:basedOn w:val="Normal"/>
    <w:link w:val="Heading1Char"/>
    <w:uiPriority w:val="9"/>
    <w:qFormat/>
    <w:rsid w:val="009C7E2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ja-JP"/>
    </w:rPr>
  </w:style>
  <w:style w:type="paragraph" w:styleId="Heading2">
    <w:name w:val="heading 2"/>
    <w:basedOn w:val="Normal"/>
    <w:link w:val="Heading2Char"/>
    <w:uiPriority w:val="9"/>
    <w:qFormat/>
    <w:rsid w:val="009C7E26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7E26"/>
    <w:rPr>
      <w:rFonts w:ascii="Times New Roman" w:eastAsia="Times New Roman" w:hAnsi="Times New Roman" w:cs="Times New Roman"/>
      <w:b/>
      <w:bCs/>
      <w:kern w:val="36"/>
      <w:sz w:val="48"/>
      <w:szCs w:val="48"/>
      <w:lang w:val="id-ID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9C7E26"/>
    <w:rPr>
      <w:rFonts w:ascii="Times New Roman" w:eastAsia="Times New Roman" w:hAnsi="Times New Roman" w:cs="Times New Roman"/>
      <w:b/>
      <w:bCs/>
      <w:sz w:val="36"/>
      <w:szCs w:val="36"/>
      <w:lang w:val="id-ID" w:eastAsia="ja-JP"/>
    </w:rPr>
  </w:style>
  <w:style w:type="paragraph" w:styleId="NormalWeb">
    <w:name w:val="Normal (Web)"/>
    <w:basedOn w:val="Normal"/>
    <w:uiPriority w:val="99"/>
    <w:semiHidden/>
    <w:unhideWhenUsed/>
    <w:rsid w:val="009C7E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paragraph" w:customStyle="1" w:styleId="fl-legend-label">
    <w:name w:val="fl-legend-label"/>
    <w:basedOn w:val="Normal"/>
    <w:rsid w:val="009C7E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7E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7E26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1"/>
    <w:qFormat/>
    <w:rsid w:val="009C7E26"/>
    <w:pPr>
      <w:ind w:left="720"/>
      <w:contextualSpacing/>
    </w:pPr>
  </w:style>
  <w:style w:type="table" w:styleId="TableGrid">
    <w:name w:val="Table Grid"/>
    <w:basedOn w:val="TableNormal"/>
    <w:uiPriority w:val="59"/>
    <w:rsid w:val="009C7E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C7E2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9C7E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7E26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9C7E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7E26"/>
    <w:rPr>
      <w:lang w:val="id-ID"/>
    </w:rPr>
  </w:style>
  <w:style w:type="character" w:styleId="Hyperlink">
    <w:name w:val="Hyperlink"/>
    <w:basedOn w:val="DefaultParagraphFont"/>
    <w:uiPriority w:val="99"/>
    <w:unhideWhenUsed/>
    <w:rsid w:val="009C7E26"/>
    <w:rPr>
      <w:color w:val="0000FF" w:themeColor="hyperlink"/>
      <w:u w:val="single"/>
    </w:rPr>
  </w:style>
  <w:style w:type="table" w:styleId="LightShading-Accent5">
    <w:name w:val="Light Shading Accent 5"/>
    <w:basedOn w:val="TableNormal"/>
    <w:uiPriority w:val="60"/>
    <w:rsid w:val="009C7E26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9C7E26"/>
    <w:rPr>
      <w:color w:val="800080" w:themeColor="followedHyperlink"/>
      <w:u w:val="single"/>
    </w:rPr>
  </w:style>
  <w:style w:type="paragraph" w:customStyle="1" w:styleId="xl72">
    <w:name w:val="xl72"/>
    <w:basedOn w:val="Normal"/>
    <w:rsid w:val="009C7E26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73">
    <w:name w:val="xl73"/>
    <w:basedOn w:val="Normal"/>
    <w:rsid w:val="009C7E26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val="en-US"/>
    </w:rPr>
  </w:style>
  <w:style w:type="paragraph" w:customStyle="1" w:styleId="xl74">
    <w:name w:val="xl74"/>
    <w:basedOn w:val="Normal"/>
    <w:rsid w:val="009C7E26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9C7E26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C7E2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C7E2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C7E26"/>
  </w:style>
  <w:style w:type="paragraph" w:styleId="NoSpacing">
    <w:name w:val="No Spacing"/>
    <w:link w:val="NoSpacingChar"/>
    <w:uiPriority w:val="1"/>
    <w:qFormat/>
    <w:rsid w:val="009C7E26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C7E26"/>
    <w:rPr>
      <w:rFonts w:eastAsiaTheme="minorEastAsia"/>
      <w:lang w:eastAsia="ja-JP"/>
    </w:rPr>
  </w:style>
  <w:style w:type="paragraph" w:customStyle="1" w:styleId="TableParagraph">
    <w:name w:val="Table Paragraph"/>
    <w:basedOn w:val="Normal"/>
    <w:uiPriority w:val="1"/>
    <w:qFormat/>
    <w:rsid w:val="009C7E26"/>
    <w:pPr>
      <w:widowControl w:val="0"/>
      <w:autoSpaceDE w:val="0"/>
      <w:autoSpaceDN w:val="0"/>
      <w:spacing w:before="61" w:after="0" w:line="240" w:lineRule="auto"/>
      <w:ind w:left="182" w:right="79"/>
      <w:jc w:val="center"/>
    </w:pPr>
    <w:rPr>
      <w:rFonts w:ascii="Arial MT" w:eastAsia="Arial MT" w:hAnsi="Arial MT" w:cs="Arial MT"/>
      <w:lang w:val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9C7E2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9C7E26"/>
    <w:rPr>
      <w:rFonts w:ascii="Times New Roman" w:eastAsia="Times New Roman" w:hAnsi="Times New Roman" w:cs="Times New Roman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microsoft.com/office/2007/relationships/hdphoto" Target="media/hdphoto1.wdp"/><Relationship Id="rId18" Type="http://schemas.openxmlformats.org/officeDocument/2006/relationships/image" Target="media/image4.png"/><Relationship Id="rId26" Type="http://schemas.openxmlformats.org/officeDocument/2006/relationships/image" Target="media/image12.jpeg"/><Relationship Id="rId39" Type="http://schemas.openxmlformats.org/officeDocument/2006/relationships/header" Target="header4.xml"/><Relationship Id="rId21" Type="http://schemas.openxmlformats.org/officeDocument/2006/relationships/image" Target="media/image7.jpeg"/><Relationship Id="rId34" Type="http://schemas.openxmlformats.org/officeDocument/2006/relationships/image" Target="media/image20.jpeg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image" Target="media/image6.jpeg"/><Relationship Id="rId29" Type="http://schemas.openxmlformats.org/officeDocument/2006/relationships/image" Target="media/image15.jpeg"/><Relationship Id="rId41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0.jpeg"/><Relationship Id="rId32" Type="http://schemas.openxmlformats.org/officeDocument/2006/relationships/image" Target="media/image18.jpeg"/><Relationship Id="rId37" Type="http://schemas.openxmlformats.org/officeDocument/2006/relationships/image" Target="media/image23.jpeg"/><Relationship Id="rId40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jpeg"/><Relationship Id="rId28" Type="http://schemas.openxmlformats.org/officeDocument/2006/relationships/image" Target="media/image14.jpeg"/><Relationship Id="rId36" Type="http://schemas.openxmlformats.org/officeDocument/2006/relationships/image" Target="media/image22.jpeg"/><Relationship Id="rId10" Type="http://schemas.openxmlformats.org/officeDocument/2006/relationships/header" Target="header2.xml"/><Relationship Id="rId19" Type="http://schemas.openxmlformats.org/officeDocument/2006/relationships/image" Target="media/image5.jpeg"/><Relationship Id="rId31" Type="http://schemas.openxmlformats.org/officeDocument/2006/relationships/image" Target="media/image17.jp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Relationship Id="rId22" Type="http://schemas.openxmlformats.org/officeDocument/2006/relationships/image" Target="media/image8.jpeg"/><Relationship Id="rId27" Type="http://schemas.openxmlformats.org/officeDocument/2006/relationships/image" Target="media/image13.jpeg"/><Relationship Id="rId30" Type="http://schemas.openxmlformats.org/officeDocument/2006/relationships/image" Target="media/image16.jpeg"/><Relationship Id="rId35" Type="http://schemas.openxmlformats.org/officeDocument/2006/relationships/image" Target="media/image21.jpeg"/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12" Type="http://schemas.openxmlformats.org/officeDocument/2006/relationships/image" Target="media/image1.jpeg"/><Relationship Id="rId17" Type="http://schemas.openxmlformats.org/officeDocument/2006/relationships/image" Target="media/image3.png"/><Relationship Id="rId25" Type="http://schemas.openxmlformats.org/officeDocument/2006/relationships/image" Target="media/image11.jpeg"/><Relationship Id="rId33" Type="http://schemas.openxmlformats.org/officeDocument/2006/relationships/image" Target="media/image19.jpeg"/><Relationship Id="rId38" Type="http://schemas.openxmlformats.org/officeDocument/2006/relationships/image" Target="media/image2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5</TotalTime>
  <Pages>58</Pages>
  <Words>10734</Words>
  <Characters>61185</Characters>
  <Application>Microsoft Office Word</Application>
  <DocSecurity>0</DocSecurity>
  <Lines>509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5</cp:revision>
  <dcterms:created xsi:type="dcterms:W3CDTF">2023-08-16T11:25:00Z</dcterms:created>
  <dcterms:modified xsi:type="dcterms:W3CDTF">2023-08-18T03:05:00Z</dcterms:modified>
</cp:coreProperties>
</file>